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44B96AF0"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xml:space="preserve">.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710F6B0E"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aggregation of changes is</w:t>
      </w:r>
      <w:r w:rsidR="009230F6">
        <w:t xml:space="preserve"> </w:t>
      </w:r>
      <w:r>
        <w:t>pushed.</w:t>
      </w:r>
      <w:bookmarkStart w:id="0" w:name="_GoBack"/>
      <w:bookmarkEnd w:id="0"/>
    </w:p>
    <w:p w14:paraId="67FDA6FD" w14:textId="23B11F40"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68148EF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2877DDB7"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1845256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305A27A7"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6A2C9206"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lastRenderedPageBreak/>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for this study. The initial approach taken toward tooling was to </w:t>
      </w:r>
      <w:r>
        <w:lastRenderedPageBreak/>
        <w:t>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2F73075B"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48951585"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w:t>
      </w:r>
      <w:r w:rsidR="002A6B63">
        <w:t>the</w:t>
      </w:r>
      <w:r w:rsidR="00363AF4">
        <w:t xml:space="preserve"> two data collection systems, each equipped with eight gigabytes of RAM and </w:t>
      </w:r>
      <w:r w:rsidR="009657CC">
        <w:t>required termination of the process</w:t>
      </w:r>
      <w:r w:rsidR="00363AF4">
        <w:t xml:space="preserve"> (Ubuntu 12.04 64-bit and Arch Linux 3.12.1 64-bi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01A83C6C"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lastRenderedPageBreak/>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the due to the authors’</w:t>
      </w:r>
      <w:r>
        <w:t xml:space="preserve"> previous experience with Python development</w:t>
      </w:r>
      <w:r w:rsidR="002A6B63">
        <w:t>,</w:t>
      </w:r>
      <w:r>
        <w:t xml:space="preserve"> and the ease of quickly prototyping in the language that 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6215F993"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Pr="0073360D">
        <w:t xml:space="preserve"> it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w:t>
      </w:r>
      <w:r w:rsidRPr="0073360D">
        <w:lastRenderedPageBreak/>
        <w:t xml:space="preserve">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7452F2" w:rsidP="002E1EB6">
      <w:pPr>
        <w:pStyle w:val="NormalText"/>
        <w:tabs>
          <w:tab w:val="clear" w:pos="288"/>
        </w:tabs>
        <w:ind w:firstLine="0"/>
      </w:pPr>
      <w:r>
        <w:lastRenderedPageBreak/>
        <w:pict w14:anchorId="26204AB4">
          <v:shapetype id="_x0000_t202" coordsize="21600,21600" o:spt="202" path="m,l,21600r21600,l216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2A6B63" w14:paraId="5BCC125D" w14:textId="77777777" w:rsidTr="00A1233D">
                    <w:trPr>
                      <w:trHeight w:val="56"/>
                      <w:jc w:val="center"/>
                    </w:trPr>
                    <w:tc>
                      <w:tcPr>
                        <w:tcW w:w="809" w:type="pct"/>
                      </w:tcPr>
                      <w:p w14:paraId="323A8FE4" w14:textId="77777777" w:rsidR="002A6B63" w:rsidRPr="00F85B9A" w:rsidRDefault="002A6B63" w:rsidP="00F14926">
                        <w:pPr>
                          <w:spacing w:before="20" w:after="20"/>
                          <w:suppressOverlap/>
                          <w:jc w:val="left"/>
                          <w:rPr>
                            <w:b/>
                            <w:sz w:val="16"/>
                            <w:szCs w:val="16"/>
                          </w:rPr>
                        </w:pPr>
                      </w:p>
                    </w:tc>
                    <w:tc>
                      <w:tcPr>
                        <w:tcW w:w="1397" w:type="pct"/>
                        <w:gridSpan w:val="2"/>
                      </w:tcPr>
                      <w:p w14:paraId="209EB709" w14:textId="77777777" w:rsidR="002A6B63" w:rsidRPr="00F85B9A" w:rsidRDefault="002A6B63" w:rsidP="00F14926">
                        <w:pPr>
                          <w:spacing w:before="20" w:after="20"/>
                          <w:suppressOverlap/>
                          <w:rPr>
                            <w:b/>
                            <w:sz w:val="16"/>
                            <w:szCs w:val="16"/>
                          </w:rPr>
                        </w:pPr>
                        <w:r>
                          <w:rPr>
                            <w:b/>
                            <w:sz w:val="16"/>
                            <w:szCs w:val="16"/>
                          </w:rPr>
                          <w:t>Number of Files</w:t>
                        </w:r>
                      </w:p>
                    </w:tc>
                    <w:tc>
                      <w:tcPr>
                        <w:tcW w:w="1397" w:type="pct"/>
                        <w:gridSpan w:val="2"/>
                      </w:tcPr>
                      <w:p w14:paraId="1032399B" w14:textId="71D8AE2C" w:rsidR="002A6B63" w:rsidRPr="00F85B9A" w:rsidRDefault="002A6B63"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2A6B63" w:rsidRPr="00F85B9A" w:rsidRDefault="002A6B63" w:rsidP="00F14926">
                        <w:pPr>
                          <w:spacing w:before="20" w:after="20"/>
                          <w:suppressOverlap/>
                          <w:rPr>
                            <w:b/>
                            <w:sz w:val="16"/>
                            <w:szCs w:val="16"/>
                          </w:rPr>
                        </w:pPr>
                        <w:r>
                          <w:rPr>
                            <w:b/>
                            <w:sz w:val="16"/>
                            <w:szCs w:val="16"/>
                          </w:rPr>
                          <w:t>Number of Hunks</w:t>
                        </w:r>
                      </w:p>
                    </w:tc>
                  </w:tr>
                  <w:tr w:rsidR="002A6B63" w14:paraId="02CD7C79" w14:textId="77777777" w:rsidTr="00720B2C">
                    <w:trPr>
                      <w:trHeight w:val="190"/>
                      <w:jc w:val="center"/>
                    </w:trPr>
                    <w:tc>
                      <w:tcPr>
                        <w:tcW w:w="809" w:type="pct"/>
                      </w:tcPr>
                      <w:p w14:paraId="3EE9550C" w14:textId="77777777" w:rsidR="002A6B63" w:rsidRPr="00F85B9A" w:rsidRDefault="002A6B63"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2A6B63" w:rsidRPr="00C94BAE" w:rsidRDefault="002A6B63"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2A6B63" w:rsidRPr="00F85B9A" w:rsidRDefault="002A6B63"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2A6B63" w:rsidRPr="008049D9" w:rsidRDefault="002A6B63" w:rsidP="00720B2C">
                        <w:pPr>
                          <w:suppressOverlap/>
                          <w:jc w:val="right"/>
                          <w:rPr>
                            <w:b/>
                            <w:sz w:val="16"/>
                            <w:szCs w:val="16"/>
                          </w:rPr>
                        </w:pPr>
                        <w:r>
                          <w:rPr>
                            <w:b/>
                            <w:sz w:val="16"/>
                            <w:szCs w:val="16"/>
                          </w:rPr>
                          <w:t>Frequency</w:t>
                        </w:r>
                      </w:p>
                    </w:tc>
                    <w:tc>
                      <w:tcPr>
                        <w:tcW w:w="693" w:type="pct"/>
                        <w:vAlign w:val="center"/>
                      </w:tcPr>
                      <w:p w14:paraId="793875CD" w14:textId="77777777" w:rsidR="002A6B63" w:rsidRPr="008049D9" w:rsidRDefault="002A6B63" w:rsidP="00720B2C">
                        <w:pPr>
                          <w:suppressOverlap/>
                          <w:jc w:val="right"/>
                          <w:rPr>
                            <w:b/>
                            <w:sz w:val="16"/>
                            <w:szCs w:val="16"/>
                          </w:rPr>
                        </w:pPr>
                        <w:r w:rsidRPr="008049D9">
                          <w:rPr>
                            <w:b/>
                            <w:sz w:val="16"/>
                            <w:szCs w:val="16"/>
                          </w:rPr>
                          <w:t>Ratio</w:t>
                        </w:r>
                      </w:p>
                    </w:tc>
                    <w:tc>
                      <w:tcPr>
                        <w:tcW w:w="697" w:type="pct"/>
                        <w:vAlign w:val="center"/>
                      </w:tcPr>
                      <w:p w14:paraId="1EDC6A49" w14:textId="5DDEA713" w:rsidR="002A6B63" w:rsidRPr="008049D9" w:rsidRDefault="002A6B63" w:rsidP="00720B2C">
                        <w:pPr>
                          <w:suppressOverlap/>
                          <w:jc w:val="right"/>
                          <w:rPr>
                            <w:b/>
                            <w:sz w:val="16"/>
                            <w:szCs w:val="16"/>
                          </w:rPr>
                        </w:pPr>
                        <w:r>
                          <w:rPr>
                            <w:b/>
                            <w:sz w:val="16"/>
                            <w:szCs w:val="16"/>
                          </w:rPr>
                          <w:t>Frequency</w:t>
                        </w:r>
                      </w:p>
                    </w:tc>
                    <w:tc>
                      <w:tcPr>
                        <w:tcW w:w="699" w:type="pct"/>
                        <w:vAlign w:val="center"/>
                      </w:tcPr>
                      <w:p w14:paraId="08E636B5" w14:textId="77777777" w:rsidR="002A6B63" w:rsidRPr="008049D9" w:rsidRDefault="002A6B63" w:rsidP="00720B2C">
                        <w:pPr>
                          <w:suppressOverlap/>
                          <w:jc w:val="right"/>
                          <w:rPr>
                            <w:b/>
                            <w:sz w:val="16"/>
                            <w:szCs w:val="16"/>
                          </w:rPr>
                        </w:pPr>
                        <w:r w:rsidRPr="008049D9">
                          <w:rPr>
                            <w:b/>
                            <w:sz w:val="16"/>
                            <w:szCs w:val="16"/>
                          </w:rPr>
                          <w:t>Ratio</w:t>
                        </w:r>
                      </w:p>
                    </w:tc>
                  </w:tr>
                  <w:tr w:rsidR="002A6B63" w14:paraId="5071DC43" w14:textId="77777777" w:rsidTr="00A1233D">
                    <w:trPr>
                      <w:trHeight w:val="190"/>
                      <w:jc w:val="center"/>
                    </w:trPr>
                    <w:tc>
                      <w:tcPr>
                        <w:tcW w:w="809" w:type="pct"/>
                      </w:tcPr>
                      <w:p w14:paraId="202CE2B5" w14:textId="77777777" w:rsidR="002A6B63" w:rsidRPr="00F85B9A" w:rsidRDefault="002A6B63"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2A6B63" w:rsidRPr="00CD6689" w:rsidRDefault="002A6B63"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2A6B63" w:rsidRPr="00CD6689" w:rsidRDefault="002A6B63"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2A6B63" w:rsidRPr="00CD6689" w:rsidRDefault="002A6B63"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2A6B63" w:rsidRPr="00CD6689" w:rsidRDefault="002A6B63"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2A6B63" w:rsidRPr="00CD6689" w:rsidRDefault="002A6B63"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2A6B63" w:rsidRPr="00CD6689" w:rsidRDefault="002A6B63" w:rsidP="00A1233D">
                        <w:pPr>
                          <w:jc w:val="right"/>
                          <w:rPr>
                            <w:sz w:val="16"/>
                            <w:szCs w:val="16"/>
                          </w:rPr>
                        </w:pPr>
                        <w:r w:rsidRPr="00CD6689">
                          <w:rPr>
                            <w:rFonts w:eastAsia="Times New Roman"/>
                            <w:color w:val="000000"/>
                            <w:sz w:val="16"/>
                            <w:szCs w:val="16"/>
                          </w:rPr>
                          <w:t>31%</w:t>
                        </w:r>
                      </w:p>
                    </w:tc>
                  </w:tr>
                  <w:tr w:rsidR="002A6B63" w14:paraId="5E14A7E0" w14:textId="77777777" w:rsidTr="00A1233D">
                    <w:trPr>
                      <w:trHeight w:val="210"/>
                      <w:jc w:val="center"/>
                    </w:trPr>
                    <w:tc>
                      <w:tcPr>
                        <w:tcW w:w="809" w:type="pct"/>
                      </w:tcPr>
                      <w:p w14:paraId="3B1BC4DE" w14:textId="77777777" w:rsidR="002A6B63" w:rsidRPr="00F85B9A" w:rsidRDefault="002A6B63"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2A6B63" w:rsidRPr="00CD6689" w:rsidRDefault="002A6B63"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2A6B63" w:rsidRPr="00CD6689" w:rsidRDefault="002A6B63"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2A6B63" w:rsidRPr="00CD6689" w:rsidRDefault="002A6B63"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2A6B63" w:rsidRPr="00CD6689" w:rsidRDefault="002A6B63"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2A6B63" w:rsidRPr="00CD6689" w:rsidRDefault="002A6B63"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2A6B63" w:rsidRPr="00CD6689" w:rsidRDefault="002A6B63" w:rsidP="00A1233D">
                        <w:pPr>
                          <w:jc w:val="right"/>
                          <w:rPr>
                            <w:sz w:val="16"/>
                            <w:szCs w:val="16"/>
                          </w:rPr>
                        </w:pPr>
                        <w:r w:rsidRPr="00CD6689">
                          <w:rPr>
                            <w:rFonts w:eastAsia="Times New Roman"/>
                            <w:color w:val="000000"/>
                            <w:sz w:val="16"/>
                            <w:szCs w:val="16"/>
                          </w:rPr>
                          <w:t>37%</w:t>
                        </w:r>
                      </w:p>
                    </w:tc>
                  </w:tr>
                  <w:tr w:rsidR="002A6B63" w14:paraId="2AA65032" w14:textId="77777777" w:rsidTr="00A1233D">
                    <w:trPr>
                      <w:trHeight w:val="210"/>
                      <w:jc w:val="center"/>
                    </w:trPr>
                    <w:tc>
                      <w:tcPr>
                        <w:tcW w:w="809" w:type="pct"/>
                      </w:tcPr>
                      <w:p w14:paraId="59791550" w14:textId="77777777" w:rsidR="002A6B63" w:rsidRPr="00F85B9A" w:rsidRDefault="002A6B63"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2A6B63" w:rsidRPr="00CD6689" w:rsidRDefault="002A6B63"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2A6B63" w:rsidRPr="00CD6689" w:rsidRDefault="002A6B63"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2A6B63" w:rsidRPr="00CD6689" w:rsidRDefault="002A6B63"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2A6B63" w:rsidRPr="00CD6689" w:rsidRDefault="002A6B63"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2A6B63" w:rsidRPr="00CD6689" w:rsidRDefault="002A6B63"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2A6B63" w:rsidRPr="00CD6689" w:rsidRDefault="002A6B63" w:rsidP="00A1233D">
                        <w:pPr>
                          <w:jc w:val="right"/>
                          <w:rPr>
                            <w:sz w:val="16"/>
                            <w:szCs w:val="16"/>
                          </w:rPr>
                        </w:pPr>
                        <w:r w:rsidRPr="00CD6689">
                          <w:rPr>
                            <w:rFonts w:eastAsia="Times New Roman"/>
                            <w:color w:val="000000"/>
                            <w:sz w:val="16"/>
                            <w:szCs w:val="16"/>
                          </w:rPr>
                          <w:t>9%</w:t>
                        </w:r>
                      </w:p>
                    </w:tc>
                  </w:tr>
                  <w:tr w:rsidR="002A6B63" w14:paraId="2BD7DFAB" w14:textId="77777777" w:rsidTr="00A1233D">
                    <w:trPr>
                      <w:trHeight w:val="210"/>
                      <w:jc w:val="center"/>
                    </w:trPr>
                    <w:tc>
                      <w:tcPr>
                        <w:tcW w:w="809" w:type="pct"/>
                      </w:tcPr>
                      <w:p w14:paraId="495F4888" w14:textId="77777777" w:rsidR="002A6B63" w:rsidRPr="00F85B9A" w:rsidRDefault="002A6B63"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2A6B63" w:rsidRPr="00CD6689" w:rsidRDefault="002A6B63"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2A6B63" w:rsidRPr="00CD6689" w:rsidRDefault="002A6B63"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2A6B63" w:rsidRPr="00CD6689" w:rsidRDefault="002A6B63"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2A6B63" w:rsidRPr="00CD6689" w:rsidRDefault="002A6B63"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2A6B63" w:rsidRPr="00CD6689" w:rsidRDefault="002A6B63"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2A6B63" w:rsidRPr="00CD6689" w:rsidRDefault="002A6B63" w:rsidP="00A1233D">
                        <w:pPr>
                          <w:jc w:val="right"/>
                          <w:rPr>
                            <w:sz w:val="16"/>
                            <w:szCs w:val="16"/>
                          </w:rPr>
                        </w:pPr>
                        <w:r w:rsidRPr="00CD6689">
                          <w:rPr>
                            <w:rFonts w:eastAsia="Times New Roman"/>
                            <w:color w:val="000000"/>
                            <w:sz w:val="16"/>
                            <w:szCs w:val="16"/>
                          </w:rPr>
                          <w:t>3%</w:t>
                        </w:r>
                      </w:p>
                    </w:tc>
                  </w:tr>
                  <w:tr w:rsidR="002A6B63" w14:paraId="6F673E1A" w14:textId="77777777" w:rsidTr="00A1233D">
                    <w:trPr>
                      <w:trHeight w:val="210"/>
                      <w:jc w:val="center"/>
                    </w:trPr>
                    <w:tc>
                      <w:tcPr>
                        <w:tcW w:w="809" w:type="pct"/>
                      </w:tcPr>
                      <w:p w14:paraId="13AC753F" w14:textId="77777777" w:rsidR="002A6B63" w:rsidRPr="00F85B9A" w:rsidRDefault="002A6B63"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2A6B63" w:rsidRPr="00CD6689" w:rsidRDefault="002A6B63"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2A6B63" w:rsidRPr="00CD6689" w:rsidRDefault="002A6B63"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2A6B63" w:rsidRPr="00CD6689" w:rsidRDefault="002A6B63"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2A6B63" w:rsidRPr="00CD6689" w:rsidRDefault="002A6B63"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2A6B63" w:rsidRPr="00CD6689" w:rsidRDefault="002A6B63"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2A6B63" w:rsidRPr="00CD6689" w:rsidRDefault="002A6B63" w:rsidP="00A1233D">
                        <w:pPr>
                          <w:jc w:val="right"/>
                          <w:rPr>
                            <w:sz w:val="16"/>
                            <w:szCs w:val="16"/>
                          </w:rPr>
                        </w:pPr>
                        <w:r w:rsidRPr="00CD6689">
                          <w:rPr>
                            <w:rFonts w:eastAsia="Times New Roman"/>
                            <w:color w:val="000000"/>
                            <w:sz w:val="16"/>
                            <w:szCs w:val="16"/>
                          </w:rPr>
                          <w:t>20%</w:t>
                        </w:r>
                      </w:p>
                    </w:tc>
                  </w:tr>
                </w:tbl>
                <w:p w14:paraId="66C64D3A" w14:textId="369210CB" w:rsidR="002A6B63" w:rsidRDefault="002A6B63"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65CFCAB2" w:rsidR="00B536A3" w:rsidRDefault="007452F2"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2A6B63" w14:paraId="6CF21D8C" w14:textId="77777777" w:rsidTr="00A1233D">
                    <w:trPr>
                      <w:trHeight w:val="56"/>
                      <w:jc w:val="center"/>
                    </w:trPr>
                    <w:tc>
                      <w:tcPr>
                        <w:tcW w:w="810" w:type="pct"/>
                      </w:tcPr>
                      <w:p w14:paraId="54660D54" w14:textId="77777777" w:rsidR="002A6B63" w:rsidRPr="00F85B9A" w:rsidRDefault="002A6B63" w:rsidP="00F14926">
                        <w:pPr>
                          <w:spacing w:before="20" w:after="20"/>
                          <w:suppressOverlap/>
                          <w:jc w:val="left"/>
                          <w:rPr>
                            <w:b/>
                            <w:sz w:val="16"/>
                            <w:szCs w:val="16"/>
                          </w:rPr>
                        </w:pPr>
                      </w:p>
                    </w:tc>
                    <w:tc>
                      <w:tcPr>
                        <w:tcW w:w="1397" w:type="pct"/>
                        <w:gridSpan w:val="2"/>
                      </w:tcPr>
                      <w:p w14:paraId="528BC6D2" w14:textId="77777777" w:rsidR="002A6B63" w:rsidRPr="00F85B9A" w:rsidRDefault="002A6B63" w:rsidP="00F14926">
                        <w:pPr>
                          <w:spacing w:before="20" w:after="20"/>
                          <w:suppressOverlap/>
                          <w:rPr>
                            <w:b/>
                            <w:sz w:val="16"/>
                            <w:szCs w:val="16"/>
                          </w:rPr>
                        </w:pPr>
                        <w:r>
                          <w:rPr>
                            <w:b/>
                            <w:sz w:val="16"/>
                            <w:szCs w:val="16"/>
                          </w:rPr>
                          <w:t>Number of Files</w:t>
                        </w:r>
                      </w:p>
                    </w:tc>
                    <w:tc>
                      <w:tcPr>
                        <w:tcW w:w="1397" w:type="pct"/>
                        <w:gridSpan w:val="2"/>
                      </w:tcPr>
                      <w:p w14:paraId="049832E9" w14:textId="5DE5C38C" w:rsidR="002A6B63" w:rsidRPr="00F85B9A" w:rsidRDefault="002A6B63"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2A6B63" w:rsidRPr="00F85B9A" w:rsidRDefault="002A6B63" w:rsidP="00F14926">
                        <w:pPr>
                          <w:spacing w:before="20" w:after="20"/>
                          <w:suppressOverlap/>
                          <w:rPr>
                            <w:b/>
                            <w:sz w:val="16"/>
                            <w:szCs w:val="16"/>
                          </w:rPr>
                        </w:pPr>
                        <w:r>
                          <w:rPr>
                            <w:b/>
                            <w:sz w:val="16"/>
                            <w:szCs w:val="16"/>
                          </w:rPr>
                          <w:t>Number of Hunks</w:t>
                        </w:r>
                      </w:p>
                    </w:tc>
                  </w:tr>
                  <w:tr w:rsidR="002A6B63" w14:paraId="44FB89C6" w14:textId="77777777" w:rsidTr="00720B2C">
                    <w:trPr>
                      <w:trHeight w:val="190"/>
                      <w:jc w:val="center"/>
                    </w:trPr>
                    <w:tc>
                      <w:tcPr>
                        <w:tcW w:w="810" w:type="pct"/>
                      </w:tcPr>
                      <w:p w14:paraId="1F646A70" w14:textId="77777777" w:rsidR="002A6B63" w:rsidRPr="00F85B9A" w:rsidRDefault="002A6B63"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2A6B63" w:rsidRPr="008049D9"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2A6B63" w:rsidRPr="00F85B9A" w:rsidRDefault="002A6B63"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2A6B63" w:rsidRPr="008049D9" w:rsidRDefault="002A6B63" w:rsidP="00720B2C">
                        <w:pPr>
                          <w:suppressOverlap/>
                          <w:jc w:val="right"/>
                          <w:rPr>
                            <w:b/>
                            <w:sz w:val="16"/>
                            <w:szCs w:val="16"/>
                          </w:rPr>
                        </w:pPr>
                        <w:r w:rsidRPr="00C94BAE">
                          <w:rPr>
                            <w:b/>
                            <w:sz w:val="16"/>
                            <w:szCs w:val="16"/>
                          </w:rPr>
                          <w:t>Frequency</w:t>
                        </w:r>
                      </w:p>
                    </w:tc>
                    <w:tc>
                      <w:tcPr>
                        <w:tcW w:w="699" w:type="pct"/>
                        <w:vAlign w:val="center"/>
                      </w:tcPr>
                      <w:p w14:paraId="1EEE7BE4" w14:textId="77777777" w:rsidR="002A6B63" w:rsidRPr="008049D9" w:rsidRDefault="002A6B63" w:rsidP="00720B2C">
                        <w:pPr>
                          <w:suppressOverlap/>
                          <w:jc w:val="right"/>
                          <w:rPr>
                            <w:b/>
                            <w:sz w:val="16"/>
                            <w:szCs w:val="16"/>
                          </w:rPr>
                        </w:pPr>
                        <w:r w:rsidRPr="008049D9">
                          <w:rPr>
                            <w:b/>
                            <w:sz w:val="16"/>
                            <w:szCs w:val="16"/>
                          </w:rPr>
                          <w:t>Ratio</w:t>
                        </w:r>
                      </w:p>
                    </w:tc>
                    <w:tc>
                      <w:tcPr>
                        <w:tcW w:w="697" w:type="pct"/>
                        <w:vAlign w:val="center"/>
                      </w:tcPr>
                      <w:p w14:paraId="1434008E" w14:textId="6C1891FA" w:rsidR="002A6B63" w:rsidRPr="008049D9" w:rsidRDefault="002A6B63" w:rsidP="00720B2C">
                        <w:pPr>
                          <w:suppressOverlap/>
                          <w:jc w:val="right"/>
                          <w:rPr>
                            <w:b/>
                            <w:sz w:val="16"/>
                            <w:szCs w:val="16"/>
                          </w:rPr>
                        </w:pPr>
                        <w:r w:rsidRPr="00C94BAE">
                          <w:rPr>
                            <w:b/>
                            <w:sz w:val="16"/>
                            <w:szCs w:val="16"/>
                          </w:rPr>
                          <w:t>Frequency</w:t>
                        </w:r>
                      </w:p>
                    </w:tc>
                    <w:tc>
                      <w:tcPr>
                        <w:tcW w:w="699" w:type="pct"/>
                        <w:vAlign w:val="center"/>
                      </w:tcPr>
                      <w:p w14:paraId="2A060BB3" w14:textId="77777777" w:rsidR="002A6B63" w:rsidRPr="008049D9" w:rsidRDefault="002A6B63" w:rsidP="00720B2C">
                        <w:pPr>
                          <w:suppressOverlap/>
                          <w:jc w:val="right"/>
                          <w:rPr>
                            <w:b/>
                            <w:sz w:val="16"/>
                            <w:szCs w:val="16"/>
                          </w:rPr>
                        </w:pPr>
                        <w:r w:rsidRPr="008049D9">
                          <w:rPr>
                            <w:b/>
                            <w:sz w:val="16"/>
                            <w:szCs w:val="16"/>
                          </w:rPr>
                          <w:t>Ratio</w:t>
                        </w:r>
                      </w:p>
                    </w:tc>
                  </w:tr>
                  <w:tr w:rsidR="002A6B63" w14:paraId="55764C5A" w14:textId="77777777" w:rsidTr="00A1233D">
                    <w:trPr>
                      <w:trHeight w:val="190"/>
                      <w:jc w:val="center"/>
                    </w:trPr>
                    <w:tc>
                      <w:tcPr>
                        <w:tcW w:w="810" w:type="pct"/>
                      </w:tcPr>
                      <w:p w14:paraId="00E1502B" w14:textId="77777777" w:rsidR="002A6B63" w:rsidRPr="00F85B9A" w:rsidRDefault="002A6B63" w:rsidP="00F14926">
                        <w:pPr>
                          <w:spacing w:before="20" w:after="20"/>
                          <w:suppressOverlap/>
                          <w:jc w:val="left"/>
                          <w:rPr>
                            <w:b/>
                            <w:sz w:val="16"/>
                            <w:szCs w:val="16"/>
                          </w:rPr>
                        </w:pPr>
                        <w:r>
                          <w:rPr>
                            <w:b/>
                            <w:sz w:val="16"/>
                            <w:szCs w:val="16"/>
                          </w:rPr>
                          <w:t>x-Small</w:t>
                        </w:r>
                      </w:p>
                    </w:tc>
                    <w:tc>
                      <w:tcPr>
                        <w:tcW w:w="697" w:type="pct"/>
                      </w:tcPr>
                      <w:p w14:paraId="00B47AAF" w14:textId="77777777" w:rsidR="002A6B63" w:rsidRPr="00B536A3" w:rsidRDefault="002A6B63" w:rsidP="00A1233D">
                        <w:pPr>
                          <w:suppressOverlap/>
                          <w:jc w:val="right"/>
                          <w:rPr>
                            <w:sz w:val="16"/>
                          </w:rPr>
                        </w:pPr>
                        <w:r w:rsidRPr="00B536A3">
                          <w:rPr>
                            <w:sz w:val="16"/>
                          </w:rPr>
                          <w:t>16324</w:t>
                        </w:r>
                      </w:p>
                    </w:tc>
                    <w:tc>
                      <w:tcPr>
                        <w:tcW w:w="700" w:type="pct"/>
                      </w:tcPr>
                      <w:p w14:paraId="26D33383" w14:textId="77777777" w:rsidR="002A6B63" w:rsidRPr="00B536A3" w:rsidRDefault="002A6B63" w:rsidP="00A1233D">
                        <w:pPr>
                          <w:suppressOverlap/>
                          <w:jc w:val="right"/>
                          <w:rPr>
                            <w:sz w:val="16"/>
                          </w:rPr>
                        </w:pPr>
                        <w:r w:rsidRPr="00B536A3">
                          <w:rPr>
                            <w:sz w:val="16"/>
                          </w:rPr>
                          <w:t>13%</w:t>
                        </w:r>
                      </w:p>
                    </w:tc>
                    <w:tc>
                      <w:tcPr>
                        <w:tcW w:w="698" w:type="pct"/>
                      </w:tcPr>
                      <w:p w14:paraId="3C94FF6C" w14:textId="77777777" w:rsidR="002A6B63" w:rsidRPr="00B536A3" w:rsidRDefault="002A6B63" w:rsidP="00A1233D">
                        <w:pPr>
                          <w:suppressOverlap/>
                          <w:jc w:val="right"/>
                          <w:rPr>
                            <w:sz w:val="16"/>
                          </w:rPr>
                        </w:pPr>
                        <w:r w:rsidRPr="00B536A3">
                          <w:rPr>
                            <w:sz w:val="16"/>
                          </w:rPr>
                          <w:t>25339</w:t>
                        </w:r>
                      </w:p>
                    </w:tc>
                    <w:tc>
                      <w:tcPr>
                        <w:tcW w:w="699" w:type="pct"/>
                      </w:tcPr>
                      <w:p w14:paraId="3B179BC7" w14:textId="77777777" w:rsidR="002A6B63" w:rsidRPr="00B536A3" w:rsidRDefault="002A6B63" w:rsidP="00A1233D">
                        <w:pPr>
                          <w:suppressOverlap/>
                          <w:jc w:val="right"/>
                          <w:rPr>
                            <w:sz w:val="16"/>
                          </w:rPr>
                        </w:pPr>
                        <w:r w:rsidRPr="00B536A3">
                          <w:rPr>
                            <w:sz w:val="16"/>
                          </w:rPr>
                          <w:t>20%</w:t>
                        </w:r>
                      </w:p>
                    </w:tc>
                    <w:tc>
                      <w:tcPr>
                        <w:tcW w:w="697" w:type="pct"/>
                      </w:tcPr>
                      <w:p w14:paraId="45CD47A3" w14:textId="77777777" w:rsidR="002A6B63" w:rsidRPr="00B536A3" w:rsidRDefault="002A6B63" w:rsidP="00A1233D">
                        <w:pPr>
                          <w:suppressOverlap/>
                          <w:jc w:val="right"/>
                          <w:rPr>
                            <w:sz w:val="16"/>
                          </w:rPr>
                        </w:pPr>
                        <w:r w:rsidRPr="00B536A3">
                          <w:rPr>
                            <w:sz w:val="16"/>
                          </w:rPr>
                          <w:t>17462</w:t>
                        </w:r>
                      </w:p>
                    </w:tc>
                    <w:tc>
                      <w:tcPr>
                        <w:tcW w:w="699" w:type="pct"/>
                      </w:tcPr>
                      <w:p w14:paraId="6F4216EC" w14:textId="77777777" w:rsidR="002A6B63" w:rsidRPr="00B536A3" w:rsidRDefault="002A6B63" w:rsidP="00A1233D">
                        <w:pPr>
                          <w:suppressOverlap/>
                          <w:jc w:val="right"/>
                          <w:rPr>
                            <w:sz w:val="16"/>
                          </w:rPr>
                        </w:pPr>
                        <w:r w:rsidRPr="00B536A3">
                          <w:rPr>
                            <w:sz w:val="16"/>
                          </w:rPr>
                          <w:t>14%</w:t>
                        </w:r>
                      </w:p>
                    </w:tc>
                  </w:tr>
                  <w:tr w:rsidR="002A6B63" w14:paraId="12B6AC2B" w14:textId="77777777" w:rsidTr="00A1233D">
                    <w:trPr>
                      <w:trHeight w:val="210"/>
                      <w:jc w:val="center"/>
                    </w:trPr>
                    <w:tc>
                      <w:tcPr>
                        <w:tcW w:w="810" w:type="pct"/>
                      </w:tcPr>
                      <w:p w14:paraId="365BF2D6" w14:textId="77777777" w:rsidR="002A6B63" w:rsidRPr="00F85B9A" w:rsidRDefault="002A6B63" w:rsidP="00F14926">
                        <w:pPr>
                          <w:spacing w:before="20" w:after="20"/>
                          <w:suppressOverlap/>
                          <w:jc w:val="left"/>
                          <w:rPr>
                            <w:b/>
                            <w:sz w:val="16"/>
                            <w:szCs w:val="16"/>
                          </w:rPr>
                        </w:pPr>
                        <w:r>
                          <w:rPr>
                            <w:b/>
                            <w:sz w:val="16"/>
                            <w:szCs w:val="16"/>
                          </w:rPr>
                          <w:t>Small</w:t>
                        </w:r>
                      </w:p>
                    </w:tc>
                    <w:tc>
                      <w:tcPr>
                        <w:tcW w:w="697" w:type="pct"/>
                      </w:tcPr>
                      <w:p w14:paraId="4065C701" w14:textId="77777777" w:rsidR="002A6B63" w:rsidRPr="00B536A3" w:rsidRDefault="002A6B63" w:rsidP="00A1233D">
                        <w:pPr>
                          <w:suppressOverlap/>
                          <w:jc w:val="right"/>
                          <w:rPr>
                            <w:sz w:val="16"/>
                          </w:rPr>
                        </w:pPr>
                        <w:r w:rsidRPr="00B536A3">
                          <w:rPr>
                            <w:sz w:val="16"/>
                          </w:rPr>
                          <w:t>65300</w:t>
                        </w:r>
                      </w:p>
                    </w:tc>
                    <w:tc>
                      <w:tcPr>
                        <w:tcW w:w="700" w:type="pct"/>
                      </w:tcPr>
                      <w:p w14:paraId="1B904117" w14:textId="77777777" w:rsidR="002A6B63" w:rsidRPr="00B536A3" w:rsidRDefault="002A6B63" w:rsidP="00A1233D">
                        <w:pPr>
                          <w:suppressOverlap/>
                          <w:jc w:val="right"/>
                          <w:rPr>
                            <w:sz w:val="16"/>
                          </w:rPr>
                        </w:pPr>
                        <w:r w:rsidRPr="00B536A3">
                          <w:rPr>
                            <w:sz w:val="16"/>
                          </w:rPr>
                          <w:t>51%</w:t>
                        </w:r>
                      </w:p>
                    </w:tc>
                    <w:tc>
                      <w:tcPr>
                        <w:tcW w:w="698" w:type="pct"/>
                      </w:tcPr>
                      <w:p w14:paraId="7C06F1AC" w14:textId="77777777" w:rsidR="002A6B63" w:rsidRPr="00B536A3" w:rsidRDefault="002A6B63" w:rsidP="00A1233D">
                        <w:pPr>
                          <w:suppressOverlap/>
                          <w:jc w:val="right"/>
                          <w:rPr>
                            <w:sz w:val="16"/>
                          </w:rPr>
                        </w:pPr>
                        <w:r w:rsidRPr="00B536A3">
                          <w:rPr>
                            <w:sz w:val="16"/>
                          </w:rPr>
                          <w:t>74267</w:t>
                        </w:r>
                      </w:p>
                    </w:tc>
                    <w:tc>
                      <w:tcPr>
                        <w:tcW w:w="699" w:type="pct"/>
                      </w:tcPr>
                      <w:p w14:paraId="31725184" w14:textId="77777777" w:rsidR="002A6B63" w:rsidRPr="00B536A3" w:rsidRDefault="002A6B63" w:rsidP="00A1233D">
                        <w:pPr>
                          <w:suppressOverlap/>
                          <w:jc w:val="right"/>
                          <w:rPr>
                            <w:sz w:val="16"/>
                          </w:rPr>
                        </w:pPr>
                        <w:r w:rsidRPr="00B536A3">
                          <w:rPr>
                            <w:sz w:val="16"/>
                          </w:rPr>
                          <w:t>58%</w:t>
                        </w:r>
                      </w:p>
                    </w:tc>
                    <w:tc>
                      <w:tcPr>
                        <w:tcW w:w="697" w:type="pct"/>
                      </w:tcPr>
                      <w:p w14:paraId="72BCF2F8" w14:textId="77777777" w:rsidR="002A6B63" w:rsidRPr="00B536A3" w:rsidRDefault="002A6B63" w:rsidP="00A1233D">
                        <w:pPr>
                          <w:suppressOverlap/>
                          <w:jc w:val="right"/>
                          <w:rPr>
                            <w:sz w:val="16"/>
                          </w:rPr>
                        </w:pPr>
                        <w:r w:rsidRPr="00B536A3">
                          <w:rPr>
                            <w:sz w:val="16"/>
                          </w:rPr>
                          <w:t>79091</w:t>
                        </w:r>
                      </w:p>
                    </w:tc>
                    <w:tc>
                      <w:tcPr>
                        <w:tcW w:w="699" w:type="pct"/>
                      </w:tcPr>
                      <w:p w14:paraId="55C21BF0" w14:textId="77777777" w:rsidR="002A6B63" w:rsidRPr="00B536A3" w:rsidRDefault="002A6B63" w:rsidP="00A1233D">
                        <w:pPr>
                          <w:suppressOverlap/>
                          <w:jc w:val="right"/>
                          <w:rPr>
                            <w:sz w:val="16"/>
                          </w:rPr>
                        </w:pPr>
                        <w:r w:rsidRPr="00B536A3">
                          <w:rPr>
                            <w:sz w:val="16"/>
                          </w:rPr>
                          <w:t>62%</w:t>
                        </w:r>
                      </w:p>
                    </w:tc>
                  </w:tr>
                  <w:tr w:rsidR="002A6B63" w14:paraId="316C9F2B" w14:textId="77777777" w:rsidTr="00A1233D">
                    <w:trPr>
                      <w:trHeight w:val="210"/>
                      <w:jc w:val="center"/>
                    </w:trPr>
                    <w:tc>
                      <w:tcPr>
                        <w:tcW w:w="810" w:type="pct"/>
                      </w:tcPr>
                      <w:p w14:paraId="04F7A945" w14:textId="77777777" w:rsidR="002A6B63" w:rsidRPr="00F85B9A" w:rsidRDefault="002A6B63" w:rsidP="00F14926">
                        <w:pPr>
                          <w:spacing w:before="20" w:after="20"/>
                          <w:suppressOverlap/>
                          <w:jc w:val="left"/>
                          <w:rPr>
                            <w:b/>
                            <w:sz w:val="16"/>
                            <w:szCs w:val="16"/>
                          </w:rPr>
                        </w:pPr>
                        <w:r>
                          <w:rPr>
                            <w:b/>
                            <w:sz w:val="16"/>
                            <w:szCs w:val="16"/>
                          </w:rPr>
                          <w:t>Median</w:t>
                        </w:r>
                      </w:p>
                    </w:tc>
                    <w:tc>
                      <w:tcPr>
                        <w:tcW w:w="697" w:type="pct"/>
                      </w:tcPr>
                      <w:p w14:paraId="30D39496" w14:textId="77777777" w:rsidR="002A6B63" w:rsidRPr="00B536A3" w:rsidRDefault="002A6B63" w:rsidP="00A1233D">
                        <w:pPr>
                          <w:suppressOverlap/>
                          <w:jc w:val="right"/>
                          <w:rPr>
                            <w:sz w:val="16"/>
                          </w:rPr>
                        </w:pPr>
                        <w:r w:rsidRPr="00B536A3">
                          <w:rPr>
                            <w:sz w:val="16"/>
                          </w:rPr>
                          <w:t>18613</w:t>
                        </w:r>
                      </w:p>
                    </w:tc>
                    <w:tc>
                      <w:tcPr>
                        <w:tcW w:w="700" w:type="pct"/>
                      </w:tcPr>
                      <w:p w14:paraId="3FF80F31" w14:textId="77777777" w:rsidR="002A6B63" w:rsidRPr="00B536A3" w:rsidRDefault="002A6B63" w:rsidP="00A1233D">
                        <w:pPr>
                          <w:suppressOverlap/>
                          <w:jc w:val="right"/>
                          <w:rPr>
                            <w:sz w:val="16"/>
                          </w:rPr>
                        </w:pPr>
                        <w:r w:rsidRPr="00B536A3">
                          <w:rPr>
                            <w:sz w:val="16"/>
                          </w:rPr>
                          <w:t>15%</w:t>
                        </w:r>
                      </w:p>
                    </w:tc>
                    <w:tc>
                      <w:tcPr>
                        <w:tcW w:w="698" w:type="pct"/>
                      </w:tcPr>
                      <w:p w14:paraId="7C72F1F3" w14:textId="77777777" w:rsidR="002A6B63" w:rsidRPr="00B536A3" w:rsidRDefault="002A6B63" w:rsidP="00A1233D">
                        <w:pPr>
                          <w:suppressOverlap/>
                          <w:jc w:val="right"/>
                          <w:rPr>
                            <w:sz w:val="16"/>
                          </w:rPr>
                        </w:pPr>
                        <w:r w:rsidRPr="00B536A3">
                          <w:rPr>
                            <w:sz w:val="16"/>
                          </w:rPr>
                          <w:t>14532</w:t>
                        </w:r>
                      </w:p>
                    </w:tc>
                    <w:tc>
                      <w:tcPr>
                        <w:tcW w:w="699" w:type="pct"/>
                      </w:tcPr>
                      <w:p w14:paraId="60B8E485" w14:textId="77777777" w:rsidR="002A6B63" w:rsidRPr="00B536A3" w:rsidRDefault="002A6B63" w:rsidP="00A1233D">
                        <w:pPr>
                          <w:suppressOverlap/>
                          <w:jc w:val="right"/>
                          <w:rPr>
                            <w:sz w:val="16"/>
                          </w:rPr>
                        </w:pPr>
                        <w:r w:rsidRPr="00B536A3">
                          <w:rPr>
                            <w:sz w:val="16"/>
                          </w:rPr>
                          <w:t>11%</w:t>
                        </w:r>
                      </w:p>
                    </w:tc>
                    <w:tc>
                      <w:tcPr>
                        <w:tcW w:w="697" w:type="pct"/>
                      </w:tcPr>
                      <w:p w14:paraId="65F8C4DA" w14:textId="77777777" w:rsidR="002A6B63" w:rsidRPr="00B536A3" w:rsidRDefault="002A6B63" w:rsidP="00A1233D">
                        <w:pPr>
                          <w:suppressOverlap/>
                          <w:jc w:val="right"/>
                          <w:rPr>
                            <w:sz w:val="16"/>
                          </w:rPr>
                        </w:pPr>
                        <w:r w:rsidRPr="00B536A3">
                          <w:rPr>
                            <w:sz w:val="16"/>
                          </w:rPr>
                          <w:t>14226</w:t>
                        </w:r>
                      </w:p>
                    </w:tc>
                    <w:tc>
                      <w:tcPr>
                        <w:tcW w:w="699" w:type="pct"/>
                      </w:tcPr>
                      <w:p w14:paraId="13A4B97D" w14:textId="77777777" w:rsidR="002A6B63" w:rsidRPr="00B536A3" w:rsidRDefault="002A6B63" w:rsidP="00A1233D">
                        <w:pPr>
                          <w:suppressOverlap/>
                          <w:jc w:val="right"/>
                          <w:rPr>
                            <w:sz w:val="16"/>
                          </w:rPr>
                        </w:pPr>
                        <w:r w:rsidRPr="00B536A3">
                          <w:rPr>
                            <w:sz w:val="16"/>
                          </w:rPr>
                          <w:t>11%</w:t>
                        </w:r>
                      </w:p>
                    </w:tc>
                  </w:tr>
                  <w:tr w:rsidR="002A6B63" w14:paraId="4711B680" w14:textId="77777777" w:rsidTr="00A1233D">
                    <w:trPr>
                      <w:trHeight w:val="210"/>
                      <w:jc w:val="center"/>
                    </w:trPr>
                    <w:tc>
                      <w:tcPr>
                        <w:tcW w:w="810" w:type="pct"/>
                      </w:tcPr>
                      <w:p w14:paraId="2F22F549" w14:textId="77777777" w:rsidR="002A6B63" w:rsidRPr="00F85B9A" w:rsidRDefault="002A6B63" w:rsidP="00F14926">
                        <w:pPr>
                          <w:spacing w:before="20" w:after="20"/>
                          <w:suppressOverlap/>
                          <w:jc w:val="left"/>
                          <w:rPr>
                            <w:b/>
                            <w:sz w:val="16"/>
                            <w:szCs w:val="16"/>
                          </w:rPr>
                        </w:pPr>
                        <w:r>
                          <w:rPr>
                            <w:b/>
                            <w:sz w:val="16"/>
                            <w:szCs w:val="16"/>
                          </w:rPr>
                          <w:t>Large</w:t>
                        </w:r>
                      </w:p>
                    </w:tc>
                    <w:tc>
                      <w:tcPr>
                        <w:tcW w:w="697" w:type="pct"/>
                      </w:tcPr>
                      <w:p w14:paraId="15A70A43" w14:textId="77777777" w:rsidR="002A6B63" w:rsidRPr="00B536A3" w:rsidRDefault="002A6B63" w:rsidP="00A1233D">
                        <w:pPr>
                          <w:suppressOverlap/>
                          <w:jc w:val="right"/>
                          <w:rPr>
                            <w:sz w:val="16"/>
                          </w:rPr>
                        </w:pPr>
                        <w:r w:rsidRPr="00B536A3">
                          <w:rPr>
                            <w:sz w:val="16"/>
                          </w:rPr>
                          <w:t>7290</w:t>
                        </w:r>
                      </w:p>
                    </w:tc>
                    <w:tc>
                      <w:tcPr>
                        <w:tcW w:w="700" w:type="pct"/>
                      </w:tcPr>
                      <w:p w14:paraId="44416FDA" w14:textId="77777777" w:rsidR="002A6B63" w:rsidRPr="00B536A3" w:rsidRDefault="002A6B63" w:rsidP="00A1233D">
                        <w:pPr>
                          <w:suppressOverlap/>
                          <w:jc w:val="right"/>
                          <w:rPr>
                            <w:sz w:val="16"/>
                          </w:rPr>
                        </w:pPr>
                        <w:r w:rsidRPr="00B536A3">
                          <w:rPr>
                            <w:sz w:val="16"/>
                          </w:rPr>
                          <w:t>6%</w:t>
                        </w:r>
                      </w:p>
                    </w:tc>
                    <w:tc>
                      <w:tcPr>
                        <w:tcW w:w="698" w:type="pct"/>
                      </w:tcPr>
                      <w:p w14:paraId="71B19992" w14:textId="77777777" w:rsidR="002A6B63" w:rsidRPr="00B536A3" w:rsidRDefault="002A6B63" w:rsidP="00A1233D">
                        <w:pPr>
                          <w:suppressOverlap/>
                          <w:jc w:val="right"/>
                          <w:rPr>
                            <w:sz w:val="16"/>
                          </w:rPr>
                        </w:pPr>
                        <w:r w:rsidRPr="00B536A3">
                          <w:rPr>
                            <w:sz w:val="16"/>
                          </w:rPr>
                          <w:t>4809</w:t>
                        </w:r>
                      </w:p>
                    </w:tc>
                    <w:tc>
                      <w:tcPr>
                        <w:tcW w:w="699" w:type="pct"/>
                      </w:tcPr>
                      <w:p w14:paraId="455D6E13" w14:textId="77777777" w:rsidR="002A6B63" w:rsidRPr="00B536A3" w:rsidRDefault="002A6B63" w:rsidP="00A1233D">
                        <w:pPr>
                          <w:suppressOverlap/>
                          <w:jc w:val="right"/>
                          <w:rPr>
                            <w:sz w:val="16"/>
                          </w:rPr>
                        </w:pPr>
                        <w:r w:rsidRPr="00B536A3">
                          <w:rPr>
                            <w:sz w:val="16"/>
                          </w:rPr>
                          <w:t>4%</w:t>
                        </w:r>
                      </w:p>
                    </w:tc>
                    <w:tc>
                      <w:tcPr>
                        <w:tcW w:w="697" w:type="pct"/>
                      </w:tcPr>
                      <w:p w14:paraId="46CED336" w14:textId="77777777" w:rsidR="002A6B63" w:rsidRPr="00B536A3" w:rsidRDefault="002A6B63" w:rsidP="00A1233D">
                        <w:pPr>
                          <w:suppressOverlap/>
                          <w:jc w:val="right"/>
                          <w:rPr>
                            <w:sz w:val="16"/>
                          </w:rPr>
                        </w:pPr>
                        <w:r w:rsidRPr="00B536A3">
                          <w:rPr>
                            <w:sz w:val="16"/>
                          </w:rPr>
                          <w:t>5196</w:t>
                        </w:r>
                      </w:p>
                    </w:tc>
                    <w:tc>
                      <w:tcPr>
                        <w:tcW w:w="699" w:type="pct"/>
                      </w:tcPr>
                      <w:p w14:paraId="0789A87F" w14:textId="77777777" w:rsidR="002A6B63" w:rsidRPr="00B536A3" w:rsidRDefault="002A6B63" w:rsidP="00A1233D">
                        <w:pPr>
                          <w:suppressOverlap/>
                          <w:jc w:val="right"/>
                          <w:rPr>
                            <w:sz w:val="16"/>
                          </w:rPr>
                        </w:pPr>
                        <w:r w:rsidRPr="00B536A3">
                          <w:rPr>
                            <w:sz w:val="16"/>
                          </w:rPr>
                          <w:t>4%</w:t>
                        </w:r>
                      </w:p>
                    </w:tc>
                  </w:tr>
                  <w:tr w:rsidR="002A6B63" w14:paraId="100D7978" w14:textId="77777777" w:rsidTr="00A1233D">
                    <w:trPr>
                      <w:trHeight w:val="210"/>
                      <w:jc w:val="center"/>
                    </w:trPr>
                    <w:tc>
                      <w:tcPr>
                        <w:tcW w:w="810" w:type="pct"/>
                      </w:tcPr>
                      <w:p w14:paraId="0D932658" w14:textId="77777777" w:rsidR="002A6B63" w:rsidRPr="00F85B9A" w:rsidRDefault="002A6B63" w:rsidP="00F14926">
                        <w:pPr>
                          <w:spacing w:before="20" w:after="20"/>
                          <w:suppressOverlap/>
                          <w:jc w:val="left"/>
                          <w:rPr>
                            <w:b/>
                            <w:sz w:val="16"/>
                            <w:szCs w:val="16"/>
                          </w:rPr>
                        </w:pPr>
                        <w:r>
                          <w:rPr>
                            <w:b/>
                            <w:sz w:val="16"/>
                            <w:szCs w:val="16"/>
                          </w:rPr>
                          <w:t>x-Large</w:t>
                        </w:r>
                      </w:p>
                    </w:tc>
                    <w:tc>
                      <w:tcPr>
                        <w:tcW w:w="697" w:type="pct"/>
                      </w:tcPr>
                      <w:p w14:paraId="6F94E22E" w14:textId="77777777" w:rsidR="002A6B63" w:rsidRPr="00B536A3" w:rsidRDefault="002A6B63" w:rsidP="00A1233D">
                        <w:pPr>
                          <w:suppressOverlap/>
                          <w:jc w:val="right"/>
                          <w:rPr>
                            <w:sz w:val="16"/>
                          </w:rPr>
                        </w:pPr>
                        <w:r w:rsidRPr="00B536A3">
                          <w:rPr>
                            <w:sz w:val="16"/>
                          </w:rPr>
                          <w:t>19543</w:t>
                        </w:r>
                      </w:p>
                    </w:tc>
                    <w:tc>
                      <w:tcPr>
                        <w:tcW w:w="700" w:type="pct"/>
                      </w:tcPr>
                      <w:p w14:paraId="3DB5F34D" w14:textId="77777777" w:rsidR="002A6B63" w:rsidRPr="00B536A3" w:rsidRDefault="002A6B63" w:rsidP="00A1233D">
                        <w:pPr>
                          <w:suppressOverlap/>
                          <w:jc w:val="right"/>
                          <w:rPr>
                            <w:sz w:val="16"/>
                          </w:rPr>
                        </w:pPr>
                        <w:r w:rsidRPr="00B536A3">
                          <w:rPr>
                            <w:sz w:val="16"/>
                          </w:rPr>
                          <w:t>15%</w:t>
                        </w:r>
                      </w:p>
                    </w:tc>
                    <w:tc>
                      <w:tcPr>
                        <w:tcW w:w="698" w:type="pct"/>
                      </w:tcPr>
                      <w:p w14:paraId="24E0578D" w14:textId="77777777" w:rsidR="002A6B63" w:rsidRPr="00B536A3" w:rsidRDefault="002A6B63" w:rsidP="00A1233D">
                        <w:pPr>
                          <w:suppressOverlap/>
                          <w:jc w:val="right"/>
                          <w:rPr>
                            <w:sz w:val="16"/>
                          </w:rPr>
                        </w:pPr>
                        <w:r w:rsidRPr="00B536A3">
                          <w:rPr>
                            <w:sz w:val="16"/>
                          </w:rPr>
                          <w:t>8043</w:t>
                        </w:r>
                      </w:p>
                    </w:tc>
                    <w:tc>
                      <w:tcPr>
                        <w:tcW w:w="699" w:type="pct"/>
                      </w:tcPr>
                      <w:p w14:paraId="4D8B76BE" w14:textId="77777777" w:rsidR="002A6B63" w:rsidRPr="00B536A3" w:rsidRDefault="002A6B63" w:rsidP="00A1233D">
                        <w:pPr>
                          <w:suppressOverlap/>
                          <w:jc w:val="right"/>
                          <w:rPr>
                            <w:sz w:val="16"/>
                          </w:rPr>
                        </w:pPr>
                        <w:r w:rsidRPr="00B536A3">
                          <w:rPr>
                            <w:sz w:val="16"/>
                          </w:rPr>
                          <w:t>6%</w:t>
                        </w:r>
                      </w:p>
                    </w:tc>
                    <w:tc>
                      <w:tcPr>
                        <w:tcW w:w="697" w:type="pct"/>
                      </w:tcPr>
                      <w:p w14:paraId="7D2E4923" w14:textId="77777777" w:rsidR="002A6B63" w:rsidRPr="00B536A3" w:rsidRDefault="002A6B63" w:rsidP="00A1233D">
                        <w:pPr>
                          <w:suppressOverlap/>
                          <w:jc w:val="right"/>
                          <w:rPr>
                            <w:sz w:val="16"/>
                          </w:rPr>
                        </w:pPr>
                        <w:r w:rsidRPr="00B536A3">
                          <w:rPr>
                            <w:sz w:val="16"/>
                          </w:rPr>
                          <w:t>11095</w:t>
                        </w:r>
                      </w:p>
                    </w:tc>
                    <w:tc>
                      <w:tcPr>
                        <w:tcW w:w="699" w:type="pct"/>
                      </w:tcPr>
                      <w:p w14:paraId="73B8B53A" w14:textId="77777777" w:rsidR="002A6B63" w:rsidRPr="00B536A3" w:rsidRDefault="002A6B63" w:rsidP="00A1233D">
                        <w:pPr>
                          <w:suppressOverlap/>
                          <w:jc w:val="right"/>
                          <w:rPr>
                            <w:sz w:val="16"/>
                          </w:rPr>
                        </w:pPr>
                        <w:r w:rsidRPr="00B536A3">
                          <w:rPr>
                            <w:sz w:val="16"/>
                          </w:rPr>
                          <w:t>9%</w:t>
                        </w:r>
                      </w:p>
                    </w:tc>
                  </w:tr>
                </w:tbl>
                <w:p w14:paraId="6FF9ACC2" w14:textId="0275C5BD" w:rsidR="002A6B63" w:rsidRDefault="002A6B63"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13 open source project separated by size categories ar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7452F2"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1D5EA3" w14:paraId="1AF76D4C" w14:textId="77777777" w:rsidTr="00BF6E1D">
                    <w:trPr>
                      <w:trHeight w:val="56"/>
                      <w:jc w:val="center"/>
                    </w:trPr>
                    <w:tc>
                      <w:tcPr>
                        <w:tcW w:w="807" w:type="pct"/>
                      </w:tcPr>
                      <w:p w14:paraId="29A8C9D7" w14:textId="77777777" w:rsidR="002A6B63" w:rsidRPr="001D5EA3" w:rsidRDefault="002A6B63" w:rsidP="00F81AB6">
                        <w:pPr>
                          <w:spacing w:before="20" w:after="20"/>
                          <w:suppressOverlap/>
                          <w:jc w:val="left"/>
                          <w:rPr>
                            <w:b/>
                            <w:sz w:val="16"/>
                            <w:szCs w:val="16"/>
                          </w:rPr>
                        </w:pPr>
                      </w:p>
                    </w:tc>
                    <w:tc>
                      <w:tcPr>
                        <w:tcW w:w="1397" w:type="pct"/>
                        <w:gridSpan w:val="2"/>
                      </w:tcPr>
                      <w:p w14:paraId="70A80927" w14:textId="77777777" w:rsidR="002A6B63" w:rsidRPr="001D5EA3" w:rsidRDefault="002A6B63"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2A6B63" w:rsidRPr="001D5EA3" w:rsidRDefault="002A6B63"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2A6B63" w:rsidRPr="001D5EA3" w:rsidRDefault="002A6B63" w:rsidP="00F81AB6">
                        <w:pPr>
                          <w:spacing w:before="20" w:after="20"/>
                          <w:suppressOverlap/>
                          <w:rPr>
                            <w:b/>
                            <w:sz w:val="16"/>
                            <w:szCs w:val="16"/>
                          </w:rPr>
                        </w:pPr>
                        <w:r w:rsidRPr="001D5EA3">
                          <w:rPr>
                            <w:b/>
                            <w:sz w:val="16"/>
                            <w:szCs w:val="16"/>
                          </w:rPr>
                          <w:t>Number of Hunks</w:t>
                        </w:r>
                      </w:p>
                    </w:tc>
                  </w:tr>
                  <w:tr w:rsidR="002A6B63" w:rsidRPr="001D5EA3" w14:paraId="30E2F105" w14:textId="77777777" w:rsidTr="00720B2C">
                    <w:trPr>
                      <w:trHeight w:val="190"/>
                      <w:jc w:val="center"/>
                    </w:trPr>
                    <w:tc>
                      <w:tcPr>
                        <w:tcW w:w="807" w:type="pct"/>
                      </w:tcPr>
                      <w:p w14:paraId="2128C48B" w14:textId="77777777" w:rsidR="002A6B63" w:rsidRPr="001D5EA3" w:rsidRDefault="002A6B63"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2A6B63" w:rsidRPr="001D5EA3" w:rsidRDefault="002A6B63"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2A6B63" w:rsidRPr="001D5EA3" w:rsidRDefault="002A6B63"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2A6B63" w:rsidRPr="001D5EA3" w:rsidRDefault="002A6B63" w:rsidP="00720B2C">
                        <w:pPr>
                          <w:suppressOverlap/>
                          <w:jc w:val="right"/>
                          <w:rPr>
                            <w:b/>
                            <w:sz w:val="16"/>
                            <w:szCs w:val="16"/>
                          </w:rPr>
                        </w:pPr>
                        <w:r>
                          <w:rPr>
                            <w:b/>
                            <w:sz w:val="16"/>
                            <w:szCs w:val="16"/>
                          </w:rPr>
                          <w:t>Frequency</w:t>
                        </w:r>
                      </w:p>
                    </w:tc>
                    <w:tc>
                      <w:tcPr>
                        <w:tcW w:w="700" w:type="pct"/>
                        <w:vAlign w:val="center"/>
                      </w:tcPr>
                      <w:p w14:paraId="3C6D0490" w14:textId="77777777" w:rsidR="002A6B63" w:rsidRPr="001D5EA3" w:rsidRDefault="002A6B63" w:rsidP="00720B2C">
                        <w:pPr>
                          <w:suppressOverlap/>
                          <w:jc w:val="right"/>
                          <w:rPr>
                            <w:b/>
                            <w:sz w:val="16"/>
                            <w:szCs w:val="16"/>
                          </w:rPr>
                        </w:pPr>
                        <w:r w:rsidRPr="001D5EA3">
                          <w:rPr>
                            <w:b/>
                            <w:sz w:val="16"/>
                            <w:szCs w:val="16"/>
                          </w:rPr>
                          <w:t>Ratio</w:t>
                        </w:r>
                      </w:p>
                    </w:tc>
                    <w:tc>
                      <w:tcPr>
                        <w:tcW w:w="696" w:type="pct"/>
                        <w:vAlign w:val="center"/>
                      </w:tcPr>
                      <w:p w14:paraId="79F0E0CE" w14:textId="4FA6C7EC" w:rsidR="002A6B63" w:rsidRPr="001D5EA3" w:rsidRDefault="002A6B63" w:rsidP="00720B2C">
                        <w:pPr>
                          <w:suppressOverlap/>
                          <w:jc w:val="right"/>
                          <w:rPr>
                            <w:b/>
                            <w:sz w:val="16"/>
                            <w:szCs w:val="16"/>
                          </w:rPr>
                        </w:pPr>
                        <w:r>
                          <w:rPr>
                            <w:b/>
                            <w:sz w:val="16"/>
                            <w:szCs w:val="16"/>
                          </w:rPr>
                          <w:t>Frequency</w:t>
                        </w:r>
                      </w:p>
                    </w:tc>
                    <w:tc>
                      <w:tcPr>
                        <w:tcW w:w="704" w:type="pct"/>
                        <w:vAlign w:val="center"/>
                      </w:tcPr>
                      <w:p w14:paraId="28ED40FD" w14:textId="77777777" w:rsidR="002A6B63" w:rsidRPr="001D5EA3" w:rsidRDefault="002A6B63" w:rsidP="00720B2C">
                        <w:pPr>
                          <w:suppressOverlap/>
                          <w:jc w:val="right"/>
                          <w:rPr>
                            <w:b/>
                            <w:sz w:val="16"/>
                            <w:szCs w:val="16"/>
                          </w:rPr>
                        </w:pPr>
                        <w:r w:rsidRPr="001D5EA3">
                          <w:rPr>
                            <w:b/>
                            <w:sz w:val="16"/>
                            <w:szCs w:val="16"/>
                          </w:rPr>
                          <w:t>Ratio</w:t>
                        </w:r>
                      </w:p>
                    </w:tc>
                  </w:tr>
                  <w:tr w:rsidR="002A6B63" w:rsidRPr="001D5EA3" w14:paraId="2B196C1A" w14:textId="77777777" w:rsidTr="00BF6E1D">
                    <w:trPr>
                      <w:trHeight w:val="190"/>
                      <w:jc w:val="center"/>
                    </w:trPr>
                    <w:tc>
                      <w:tcPr>
                        <w:tcW w:w="807" w:type="pct"/>
                      </w:tcPr>
                      <w:p w14:paraId="0D450EC2" w14:textId="77777777" w:rsidR="002A6B63" w:rsidRPr="001D5EA3" w:rsidRDefault="002A6B63"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2A6B63" w:rsidRPr="001D5EA3" w:rsidRDefault="002A6B63"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2A6B63" w:rsidRPr="001D5EA3" w:rsidRDefault="002A6B63"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2A6B63" w:rsidRPr="001D5EA3" w:rsidRDefault="002A6B63"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2A6B63" w:rsidRPr="001D5EA3" w:rsidRDefault="002A6B63"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2A6B63" w:rsidRPr="001D5EA3" w:rsidRDefault="002A6B63"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2A6B63" w:rsidRPr="001D5EA3" w:rsidRDefault="002A6B63" w:rsidP="00A1233D">
                        <w:pPr>
                          <w:jc w:val="right"/>
                          <w:rPr>
                            <w:sz w:val="16"/>
                            <w:szCs w:val="16"/>
                          </w:rPr>
                        </w:pPr>
                        <w:r w:rsidRPr="001D5EA3">
                          <w:rPr>
                            <w:rFonts w:eastAsia="Times New Roman"/>
                            <w:color w:val="000000"/>
                            <w:sz w:val="16"/>
                            <w:szCs w:val="16"/>
                          </w:rPr>
                          <w:t>27%</w:t>
                        </w:r>
                      </w:p>
                    </w:tc>
                  </w:tr>
                  <w:tr w:rsidR="002A6B63" w:rsidRPr="001D5EA3" w14:paraId="65E2B16A" w14:textId="77777777" w:rsidTr="00BF6E1D">
                    <w:trPr>
                      <w:trHeight w:val="210"/>
                      <w:jc w:val="center"/>
                    </w:trPr>
                    <w:tc>
                      <w:tcPr>
                        <w:tcW w:w="807" w:type="pct"/>
                      </w:tcPr>
                      <w:p w14:paraId="0954DA18" w14:textId="77777777" w:rsidR="002A6B63" w:rsidRPr="001D5EA3" w:rsidRDefault="002A6B63"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2A6B63" w:rsidRPr="001D5EA3" w:rsidRDefault="002A6B63"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2A6B63" w:rsidRPr="001D5EA3" w:rsidRDefault="002A6B63"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2A6B63" w:rsidRPr="001D5EA3" w:rsidRDefault="002A6B63"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2A6B63" w:rsidRPr="001D5EA3" w:rsidRDefault="002A6B63"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2A6B63" w:rsidRPr="001D5EA3" w:rsidRDefault="002A6B63"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2A6B63" w:rsidRPr="001D5EA3" w:rsidRDefault="002A6B63" w:rsidP="00A1233D">
                        <w:pPr>
                          <w:jc w:val="right"/>
                          <w:rPr>
                            <w:sz w:val="16"/>
                            <w:szCs w:val="16"/>
                          </w:rPr>
                        </w:pPr>
                        <w:r w:rsidRPr="001D5EA3">
                          <w:rPr>
                            <w:rFonts w:eastAsia="Times New Roman"/>
                            <w:color w:val="000000"/>
                            <w:sz w:val="16"/>
                            <w:szCs w:val="16"/>
                          </w:rPr>
                          <w:t>46%</w:t>
                        </w:r>
                      </w:p>
                    </w:tc>
                  </w:tr>
                  <w:tr w:rsidR="002A6B63" w:rsidRPr="001D5EA3" w14:paraId="66B6E79C" w14:textId="77777777" w:rsidTr="00BF6E1D">
                    <w:trPr>
                      <w:trHeight w:val="210"/>
                      <w:jc w:val="center"/>
                    </w:trPr>
                    <w:tc>
                      <w:tcPr>
                        <w:tcW w:w="807" w:type="pct"/>
                      </w:tcPr>
                      <w:p w14:paraId="44BD0CA5" w14:textId="77777777" w:rsidR="002A6B63" w:rsidRPr="001D5EA3" w:rsidRDefault="002A6B63"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2A6B63" w:rsidRPr="001D5EA3" w:rsidRDefault="002A6B63"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2A6B63" w:rsidRPr="001D5EA3" w:rsidRDefault="002A6B63"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2A6B63" w:rsidRPr="001D5EA3" w:rsidRDefault="002A6B63"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2A6B63" w:rsidRPr="001D5EA3" w:rsidRDefault="002A6B63"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2A6B63" w:rsidRPr="001D5EA3" w:rsidRDefault="002A6B63"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2A6B63" w:rsidRPr="001D5EA3" w:rsidRDefault="002A6B63" w:rsidP="00A1233D">
                        <w:pPr>
                          <w:jc w:val="right"/>
                          <w:rPr>
                            <w:sz w:val="16"/>
                            <w:szCs w:val="16"/>
                          </w:rPr>
                        </w:pPr>
                        <w:r w:rsidRPr="001D5EA3">
                          <w:rPr>
                            <w:rFonts w:eastAsia="Times New Roman"/>
                            <w:color w:val="000000"/>
                            <w:sz w:val="16"/>
                            <w:szCs w:val="16"/>
                          </w:rPr>
                          <w:t>10%</w:t>
                        </w:r>
                      </w:p>
                    </w:tc>
                  </w:tr>
                  <w:tr w:rsidR="002A6B63" w:rsidRPr="001D5EA3" w14:paraId="7B1C6FCA" w14:textId="77777777" w:rsidTr="00BF6E1D">
                    <w:trPr>
                      <w:trHeight w:val="210"/>
                      <w:jc w:val="center"/>
                    </w:trPr>
                    <w:tc>
                      <w:tcPr>
                        <w:tcW w:w="807" w:type="pct"/>
                      </w:tcPr>
                      <w:p w14:paraId="11E0322D" w14:textId="77777777" w:rsidR="002A6B63" w:rsidRPr="001D5EA3" w:rsidRDefault="002A6B63"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2A6B63" w:rsidRPr="001D5EA3" w:rsidRDefault="002A6B63"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2A6B63" w:rsidRPr="001D5EA3" w:rsidRDefault="002A6B63"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2A6B63" w:rsidRPr="001D5EA3" w:rsidRDefault="002A6B63"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2A6B63" w:rsidRPr="001D5EA3" w:rsidRDefault="002A6B63"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2A6B63" w:rsidRPr="001D5EA3" w:rsidRDefault="002A6B63"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2A6B63" w:rsidRPr="001D5EA3" w:rsidRDefault="002A6B63" w:rsidP="00A1233D">
                        <w:pPr>
                          <w:jc w:val="right"/>
                          <w:rPr>
                            <w:sz w:val="16"/>
                            <w:szCs w:val="16"/>
                          </w:rPr>
                        </w:pPr>
                        <w:r w:rsidRPr="001D5EA3">
                          <w:rPr>
                            <w:rFonts w:eastAsia="Times New Roman"/>
                            <w:color w:val="000000"/>
                            <w:sz w:val="16"/>
                            <w:szCs w:val="16"/>
                          </w:rPr>
                          <w:t>3%</w:t>
                        </w:r>
                      </w:p>
                    </w:tc>
                  </w:tr>
                  <w:tr w:rsidR="002A6B63" w:rsidRPr="001D5EA3" w14:paraId="0D3DE806" w14:textId="77777777" w:rsidTr="00BF6E1D">
                    <w:trPr>
                      <w:trHeight w:val="210"/>
                      <w:jc w:val="center"/>
                    </w:trPr>
                    <w:tc>
                      <w:tcPr>
                        <w:tcW w:w="807" w:type="pct"/>
                      </w:tcPr>
                      <w:p w14:paraId="0CF9A51A" w14:textId="77777777" w:rsidR="002A6B63" w:rsidRPr="001D5EA3" w:rsidRDefault="002A6B63"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2A6B63" w:rsidRPr="001D5EA3" w:rsidRDefault="002A6B63"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2A6B63" w:rsidRPr="001D5EA3" w:rsidRDefault="002A6B63"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2A6B63" w:rsidRPr="001D5EA3" w:rsidRDefault="002A6B63"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2A6B63" w:rsidRPr="001D5EA3" w:rsidRDefault="002A6B63"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2A6B63" w:rsidRPr="001D5EA3" w:rsidRDefault="002A6B63"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2A6B63" w:rsidRPr="001D5EA3" w:rsidRDefault="002A6B63" w:rsidP="00A1233D">
                        <w:pPr>
                          <w:jc w:val="right"/>
                          <w:rPr>
                            <w:sz w:val="16"/>
                            <w:szCs w:val="16"/>
                          </w:rPr>
                        </w:pPr>
                        <w:r w:rsidRPr="001D5EA3">
                          <w:rPr>
                            <w:rFonts w:eastAsia="Times New Roman"/>
                            <w:color w:val="000000"/>
                            <w:sz w:val="16"/>
                            <w:szCs w:val="16"/>
                          </w:rPr>
                          <w:t>14%</w:t>
                        </w:r>
                      </w:p>
                    </w:tc>
                  </w:tr>
                </w:tbl>
                <w:p w14:paraId="165F741B" w14:textId="2031BE37" w:rsidR="002A6B63" w:rsidRDefault="002A6B63"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B57EB1" w14:paraId="7F6D8057" w14:textId="77777777" w:rsidTr="00720B2C">
                    <w:trPr>
                      <w:trHeight w:val="56"/>
                      <w:jc w:val="center"/>
                    </w:trPr>
                    <w:tc>
                      <w:tcPr>
                        <w:tcW w:w="807" w:type="pct"/>
                      </w:tcPr>
                      <w:p w14:paraId="13665C52" w14:textId="77777777" w:rsidR="002A6B63" w:rsidRPr="00B57EB1" w:rsidRDefault="002A6B63" w:rsidP="00F81AB6">
                        <w:pPr>
                          <w:spacing w:before="20" w:after="20"/>
                          <w:suppressOverlap/>
                          <w:jc w:val="left"/>
                          <w:rPr>
                            <w:b/>
                            <w:sz w:val="16"/>
                            <w:szCs w:val="16"/>
                          </w:rPr>
                        </w:pPr>
                      </w:p>
                    </w:tc>
                    <w:tc>
                      <w:tcPr>
                        <w:tcW w:w="1397" w:type="pct"/>
                        <w:gridSpan w:val="2"/>
                      </w:tcPr>
                      <w:p w14:paraId="4ACDA621" w14:textId="77777777" w:rsidR="002A6B63" w:rsidRPr="00B57EB1" w:rsidRDefault="002A6B63"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2A6B63" w:rsidRPr="00B57EB1" w:rsidRDefault="002A6B63"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2A6B63" w:rsidRPr="00B57EB1" w:rsidRDefault="002A6B63" w:rsidP="00F81AB6">
                        <w:pPr>
                          <w:spacing w:before="20" w:after="20"/>
                          <w:suppressOverlap/>
                          <w:rPr>
                            <w:b/>
                            <w:sz w:val="16"/>
                            <w:szCs w:val="16"/>
                          </w:rPr>
                        </w:pPr>
                        <w:r w:rsidRPr="00B57EB1">
                          <w:rPr>
                            <w:b/>
                            <w:sz w:val="16"/>
                            <w:szCs w:val="16"/>
                          </w:rPr>
                          <w:t>Number of Hunks</w:t>
                        </w:r>
                      </w:p>
                    </w:tc>
                  </w:tr>
                  <w:tr w:rsidR="002A6B63" w:rsidRPr="00B57EB1" w14:paraId="4F9F81F1" w14:textId="77777777" w:rsidTr="00720B2C">
                    <w:trPr>
                      <w:trHeight w:val="190"/>
                      <w:jc w:val="center"/>
                    </w:trPr>
                    <w:tc>
                      <w:tcPr>
                        <w:tcW w:w="807" w:type="pct"/>
                      </w:tcPr>
                      <w:p w14:paraId="26E180E5" w14:textId="77777777" w:rsidR="002A6B63" w:rsidRPr="00B57EB1" w:rsidRDefault="002A6B63"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2A6B63" w:rsidRPr="00B57EB1"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2A6B63" w:rsidRPr="00B57EB1" w:rsidRDefault="002A6B63"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2A6B63" w:rsidRPr="00B57EB1" w:rsidRDefault="002A6B63" w:rsidP="00720B2C">
                        <w:pPr>
                          <w:suppressOverlap/>
                          <w:jc w:val="right"/>
                          <w:rPr>
                            <w:b/>
                            <w:sz w:val="16"/>
                            <w:szCs w:val="16"/>
                          </w:rPr>
                        </w:pPr>
                        <w:r w:rsidRPr="00C94BAE">
                          <w:rPr>
                            <w:b/>
                            <w:sz w:val="16"/>
                            <w:szCs w:val="16"/>
                          </w:rPr>
                          <w:t>Frequency</w:t>
                        </w:r>
                      </w:p>
                    </w:tc>
                    <w:tc>
                      <w:tcPr>
                        <w:tcW w:w="700" w:type="pct"/>
                        <w:vAlign w:val="center"/>
                      </w:tcPr>
                      <w:p w14:paraId="7BFDC4F8" w14:textId="77777777" w:rsidR="002A6B63" w:rsidRPr="00B57EB1" w:rsidRDefault="002A6B63" w:rsidP="00720B2C">
                        <w:pPr>
                          <w:suppressOverlap/>
                          <w:jc w:val="right"/>
                          <w:rPr>
                            <w:b/>
                            <w:sz w:val="16"/>
                            <w:szCs w:val="16"/>
                          </w:rPr>
                        </w:pPr>
                        <w:r w:rsidRPr="00B57EB1">
                          <w:rPr>
                            <w:b/>
                            <w:sz w:val="16"/>
                            <w:szCs w:val="16"/>
                          </w:rPr>
                          <w:t>Ratio</w:t>
                        </w:r>
                      </w:p>
                    </w:tc>
                    <w:tc>
                      <w:tcPr>
                        <w:tcW w:w="696" w:type="pct"/>
                        <w:vAlign w:val="center"/>
                      </w:tcPr>
                      <w:p w14:paraId="5B921D2F" w14:textId="40CD813E" w:rsidR="002A6B63" w:rsidRPr="00B57EB1" w:rsidRDefault="002A6B63" w:rsidP="00720B2C">
                        <w:pPr>
                          <w:suppressOverlap/>
                          <w:jc w:val="right"/>
                          <w:rPr>
                            <w:b/>
                            <w:sz w:val="16"/>
                            <w:szCs w:val="16"/>
                          </w:rPr>
                        </w:pPr>
                        <w:r w:rsidRPr="00C94BAE">
                          <w:rPr>
                            <w:b/>
                            <w:sz w:val="16"/>
                            <w:szCs w:val="16"/>
                          </w:rPr>
                          <w:t>Frequency</w:t>
                        </w:r>
                      </w:p>
                    </w:tc>
                    <w:tc>
                      <w:tcPr>
                        <w:tcW w:w="704" w:type="pct"/>
                        <w:vAlign w:val="center"/>
                      </w:tcPr>
                      <w:p w14:paraId="0F767CD4" w14:textId="77777777" w:rsidR="002A6B63" w:rsidRPr="00B57EB1" w:rsidRDefault="002A6B63" w:rsidP="00720B2C">
                        <w:pPr>
                          <w:suppressOverlap/>
                          <w:jc w:val="right"/>
                          <w:rPr>
                            <w:b/>
                            <w:sz w:val="16"/>
                            <w:szCs w:val="16"/>
                          </w:rPr>
                        </w:pPr>
                        <w:r w:rsidRPr="00B57EB1">
                          <w:rPr>
                            <w:b/>
                            <w:sz w:val="16"/>
                            <w:szCs w:val="16"/>
                          </w:rPr>
                          <w:t>Ratio</w:t>
                        </w:r>
                      </w:p>
                    </w:tc>
                  </w:tr>
                  <w:tr w:rsidR="002A6B63" w:rsidRPr="00B57EB1" w14:paraId="64DDC72E" w14:textId="77777777" w:rsidTr="00720B2C">
                    <w:trPr>
                      <w:trHeight w:val="190"/>
                      <w:jc w:val="center"/>
                    </w:trPr>
                    <w:tc>
                      <w:tcPr>
                        <w:tcW w:w="807" w:type="pct"/>
                      </w:tcPr>
                      <w:p w14:paraId="3548EBD8" w14:textId="77777777" w:rsidR="002A6B63" w:rsidRPr="00B57EB1" w:rsidRDefault="002A6B63"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2A6B63" w:rsidRPr="00B57EB1" w:rsidRDefault="002A6B63"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2A6B63" w:rsidRPr="00B57EB1" w:rsidRDefault="002A6B63"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2A6B63" w:rsidRPr="00B57EB1" w:rsidRDefault="002A6B63"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2A6B63" w:rsidRPr="00B57EB1" w:rsidRDefault="002A6B63"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2A6B63" w:rsidRPr="00B57EB1" w:rsidRDefault="002A6B63"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2A6B63" w:rsidRPr="00B57EB1" w:rsidRDefault="002A6B63" w:rsidP="00C94BAE">
                        <w:pPr>
                          <w:jc w:val="right"/>
                          <w:rPr>
                            <w:sz w:val="16"/>
                            <w:szCs w:val="16"/>
                          </w:rPr>
                        </w:pPr>
                        <w:r w:rsidRPr="00B57EB1">
                          <w:rPr>
                            <w:rFonts w:eastAsia="Times New Roman"/>
                            <w:color w:val="000000"/>
                            <w:sz w:val="16"/>
                            <w:szCs w:val="16"/>
                          </w:rPr>
                          <w:t>41%</w:t>
                        </w:r>
                      </w:p>
                    </w:tc>
                  </w:tr>
                  <w:tr w:rsidR="002A6B63" w:rsidRPr="00B57EB1" w14:paraId="34F09BD9" w14:textId="77777777" w:rsidTr="00720B2C">
                    <w:trPr>
                      <w:trHeight w:val="210"/>
                      <w:jc w:val="center"/>
                    </w:trPr>
                    <w:tc>
                      <w:tcPr>
                        <w:tcW w:w="807" w:type="pct"/>
                      </w:tcPr>
                      <w:p w14:paraId="2B2F0CD9" w14:textId="77777777" w:rsidR="002A6B63" w:rsidRPr="00B57EB1" w:rsidRDefault="002A6B63"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2A6B63" w:rsidRPr="00B57EB1" w:rsidRDefault="002A6B63"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2A6B63" w:rsidRPr="00B57EB1" w:rsidRDefault="002A6B63"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2A6B63" w:rsidRPr="00B57EB1" w:rsidRDefault="002A6B63"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2A6B63" w:rsidRPr="00B57EB1" w:rsidRDefault="002A6B63"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2A6B63" w:rsidRPr="00B57EB1" w:rsidRDefault="002A6B63"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2A6B63" w:rsidRPr="00B57EB1" w:rsidRDefault="002A6B63" w:rsidP="00C94BAE">
                        <w:pPr>
                          <w:jc w:val="right"/>
                          <w:rPr>
                            <w:sz w:val="16"/>
                            <w:szCs w:val="16"/>
                          </w:rPr>
                        </w:pPr>
                        <w:r w:rsidRPr="00B57EB1">
                          <w:rPr>
                            <w:rFonts w:eastAsia="Times New Roman"/>
                            <w:color w:val="000000"/>
                            <w:sz w:val="16"/>
                            <w:szCs w:val="16"/>
                          </w:rPr>
                          <w:t>47%</w:t>
                        </w:r>
                      </w:p>
                    </w:tc>
                  </w:tr>
                  <w:tr w:rsidR="002A6B63" w:rsidRPr="00B57EB1" w14:paraId="40379AAF" w14:textId="77777777" w:rsidTr="00720B2C">
                    <w:trPr>
                      <w:trHeight w:val="210"/>
                      <w:jc w:val="center"/>
                    </w:trPr>
                    <w:tc>
                      <w:tcPr>
                        <w:tcW w:w="807" w:type="pct"/>
                      </w:tcPr>
                      <w:p w14:paraId="0D9795D9" w14:textId="77777777" w:rsidR="002A6B63" w:rsidRPr="00B57EB1" w:rsidRDefault="002A6B63"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2A6B63" w:rsidRPr="00B57EB1" w:rsidRDefault="002A6B63"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2A6B63" w:rsidRPr="00B57EB1" w:rsidRDefault="002A6B63"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2A6B63" w:rsidRPr="00B57EB1" w:rsidRDefault="002A6B63"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2A6B63" w:rsidRPr="00B57EB1" w:rsidRDefault="002A6B63"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2A6B63" w:rsidRPr="00B57EB1" w:rsidRDefault="002A6B63"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2A6B63" w:rsidRPr="00B57EB1" w:rsidRDefault="002A6B63" w:rsidP="00C94BAE">
                        <w:pPr>
                          <w:jc w:val="right"/>
                          <w:rPr>
                            <w:sz w:val="16"/>
                            <w:szCs w:val="16"/>
                          </w:rPr>
                        </w:pPr>
                        <w:r w:rsidRPr="00B57EB1">
                          <w:rPr>
                            <w:rFonts w:eastAsia="Times New Roman"/>
                            <w:color w:val="000000"/>
                            <w:sz w:val="16"/>
                            <w:szCs w:val="16"/>
                          </w:rPr>
                          <w:t>7%</w:t>
                        </w:r>
                      </w:p>
                    </w:tc>
                  </w:tr>
                  <w:tr w:rsidR="002A6B63" w:rsidRPr="00B57EB1" w14:paraId="795E3169" w14:textId="77777777" w:rsidTr="00720B2C">
                    <w:trPr>
                      <w:trHeight w:val="210"/>
                      <w:jc w:val="center"/>
                    </w:trPr>
                    <w:tc>
                      <w:tcPr>
                        <w:tcW w:w="807" w:type="pct"/>
                      </w:tcPr>
                      <w:p w14:paraId="303611ED" w14:textId="77777777" w:rsidR="002A6B63" w:rsidRPr="00B57EB1" w:rsidRDefault="002A6B63"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2A6B63" w:rsidRPr="00B57EB1" w:rsidRDefault="002A6B63"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2A6B63" w:rsidRPr="00B57EB1" w:rsidRDefault="002A6B63"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2A6B63" w:rsidRPr="00B57EB1" w:rsidRDefault="002A6B63"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2A6B63" w:rsidRPr="00B57EB1" w:rsidRDefault="002A6B63"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2A6B63" w:rsidRPr="00B57EB1" w:rsidRDefault="002A6B63"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2A6B63" w:rsidRPr="00B57EB1" w:rsidRDefault="002A6B63" w:rsidP="00C94BAE">
                        <w:pPr>
                          <w:jc w:val="right"/>
                          <w:rPr>
                            <w:sz w:val="16"/>
                            <w:szCs w:val="16"/>
                          </w:rPr>
                        </w:pPr>
                        <w:r w:rsidRPr="00B57EB1">
                          <w:rPr>
                            <w:rFonts w:eastAsia="Times New Roman"/>
                            <w:color w:val="000000"/>
                            <w:sz w:val="16"/>
                            <w:szCs w:val="16"/>
                          </w:rPr>
                          <w:t>2%</w:t>
                        </w:r>
                      </w:p>
                    </w:tc>
                  </w:tr>
                  <w:tr w:rsidR="002A6B63" w:rsidRPr="00B57EB1" w14:paraId="1917202F" w14:textId="77777777" w:rsidTr="00720B2C">
                    <w:trPr>
                      <w:trHeight w:val="210"/>
                      <w:jc w:val="center"/>
                    </w:trPr>
                    <w:tc>
                      <w:tcPr>
                        <w:tcW w:w="807" w:type="pct"/>
                      </w:tcPr>
                      <w:p w14:paraId="2D9A8587" w14:textId="77777777" w:rsidR="002A6B63" w:rsidRPr="00B57EB1" w:rsidRDefault="002A6B63"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2A6B63" w:rsidRPr="00B57EB1" w:rsidRDefault="002A6B63"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2A6B63" w:rsidRPr="00B57EB1" w:rsidRDefault="002A6B63"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2A6B63" w:rsidRPr="00B57EB1" w:rsidRDefault="002A6B63"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2A6B63" w:rsidRPr="00B57EB1" w:rsidRDefault="002A6B63"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2A6B63" w:rsidRPr="00B57EB1" w:rsidRDefault="002A6B63"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2A6B63" w:rsidRPr="00B57EB1" w:rsidRDefault="002A6B63" w:rsidP="00C94BAE">
                        <w:pPr>
                          <w:jc w:val="right"/>
                          <w:rPr>
                            <w:sz w:val="16"/>
                            <w:szCs w:val="16"/>
                          </w:rPr>
                        </w:pPr>
                        <w:r w:rsidRPr="00B57EB1">
                          <w:rPr>
                            <w:rFonts w:eastAsia="Times New Roman"/>
                            <w:color w:val="000000"/>
                            <w:sz w:val="16"/>
                            <w:szCs w:val="16"/>
                          </w:rPr>
                          <w:t>3%</w:t>
                        </w:r>
                      </w:p>
                    </w:tc>
                  </w:tr>
                </w:tbl>
                <w:p w14:paraId="1FA83783" w14:textId="53D36723" w:rsidR="002A6B63" w:rsidRDefault="002A6B63"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1D5EA3" w14:paraId="28468D9E" w14:textId="77777777" w:rsidTr="00BF6E1D">
                    <w:trPr>
                      <w:trHeight w:val="56"/>
                      <w:jc w:val="center"/>
                    </w:trPr>
                    <w:tc>
                      <w:tcPr>
                        <w:tcW w:w="807" w:type="pct"/>
                      </w:tcPr>
                      <w:p w14:paraId="0FC0DC20" w14:textId="77777777" w:rsidR="002A6B63" w:rsidRPr="001D5EA3" w:rsidRDefault="002A6B63" w:rsidP="00A1233D">
                        <w:pPr>
                          <w:spacing w:before="20" w:after="20"/>
                          <w:suppressOverlap/>
                          <w:jc w:val="left"/>
                          <w:rPr>
                            <w:b/>
                            <w:sz w:val="16"/>
                            <w:szCs w:val="16"/>
                          </w:rPr>
                        </w:pPr>
                      </w:p>
                    </w:tc>
                    <w:tc>
                      <w:tcPr>
                        <w:tcW w:w="1397" w:type="pct"/>
                        <w:gridSpan w:val="2"/>
                      </w:tcPr>
                      <w:p w14:paraId="58F91F10" w14:textId="77777777" w:rsidR="002A6B63" w:rsidRPr="001D5EA3" w:rsidRDefault="002A6B63"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2A6B63" w:rsidRPr="001D5EA3" w:rsidRDefault="002A6B63"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2A6B63" w:rsidRPr="001D5EA3" w:rsidRDefault="002A6B63" w:rsidP="00A1233D">
                        <w:pPr>
                          <w:spacing w:before="20" w:after="20"/>
                          <w:suppressOverlap/>
                          <w:rPr>
                            <w:b/>
                            <w:sz w:val="16"/>
                            <w:szCs w:val="16"/>
                          </w:rPr>
                        </w:pPr>
                        <w:r w:rsidRPr="001D5EA3">
                          <w:rPr>
                            <w:b/>
                            <w:sz w:val="16"/>
                            <w:szCs w:val="16"/>
                          </w:rPr>
                          <w:t>Number of Hunks</w:t>
                        </w:r>
                      </w:p>
                    </w:tc>
                  </w:tr>
                  <w:tr w:rsidR="002A6B63" w:rsidRPr="001D5EA3" w14:paraId="52FE3639" w14:textId="77777777" w:rsidTr="00720B2C">
                    <w:trPr>
                      <w:trHeight w:val="190"/>
                      <w:jc w:val="center"/>
                    </w:trPr>
                    <w:tc>
                      <w:tcPr>
                        <w:tcW w:w="807" w:type="pct"/>
                      </w:tcPr>
                      <w:p w14:paraId="35B3B406" w14:textId="77777777" w:rsidR="002A6B63" w:rsidRPr="001D5EA3" w:rsidRDefault="002A6B63"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2A6B63" w:rsidRPr="001D5EA3" w:rsidRDefault="002A6B63"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2A6B63" w:rsidRPr="001D5EA3" w:rsidRDefault="002A6B63"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2A6B63" w:rsidRPr="001D5EA3" w:rsidRDefault="002A6B63" w:rsidP="00720B2C">
                        <w:pPr>
                          <w:suppressOverlap/>
                          <w:jc w:val="right"/>
                          <w:rPr>
                            <w:b/>
                            <w:sz w:val="16"/>
                            <w:szCs w:val="16"/>
                          </w:rPr>
                        </w:pPr>
                        <w:r w:rsidRPr="00C94BAE">
                          <w:rPr>
                            <w:b/>
                            <w:sz w:val="16"/>
                            <w:szCs w:val="16"/>
                          </w:rPr>
                          <w:t>Frequency</w:t>
                        </w:r>
                      </w:p>
                    </w:tc>
                    <w:tc>
                      <w:tcPr>
                        <w:tcW w:w="700" w:type="pct"/>
                        <w:vAlign w:val="center"/>
                      </w:tcPr>
                      <w:p w14:paraId="140D051B" w14:textId="77777777" w:rsidR="002A6B63" w:rsidRPr="001D5EA3" w:rsidRDefault="002A6B63" w:rsidP="00720B2C">
                        <w:pPr>
                          <w:suppressOverlap/>
                          <w:jc w:val="right"/>
                          <w:rPr>
                            <w:b/>
                            <w:sz w:val="16"/>
                            <w:szCs w:val="16"/>
                          </w:rPr>
                        </w:pPr>
                        <w:r w:rsidRPr="001D5EA3">
                          <w:rPr>
                            <w:b/>
                            <w:sz w:val="16"/>
                            <w:szCs w:val="16"/>
                          </w:rPr>
                          <w:t>Ratio</w:t>
                        </w:r>
                      </w:p>
                    </w:tc>
                    <w:tc>
                      <w:tcPr>
                        <w:tcW w:w="696" w:type="pct"/>
                        <w:vAlign w:val="center"/>
                      </w:tcPr>
                      <w:p w14:paraId="019F3BA3" w14:textId="2EC04A03" w:rsidR="002A6B63" w:rsidRPr="001D5EA3" w:rsidRDefault="002A6B63" w:rsidP="00720B2C">
                        <w:pPr>
                          <w:suppressOverlap/>
                          <w:jc w:val="right"/>
                          <w:rPr>
                            <w:b/>
                            <w:sz w:val="16"/>
                            <w:szCs w:val="16"/>
                          </w:rPr>
                        </w:pPr>
                        <w:r w:rsidRPr="00C94BAE">
                          <w:rPr>
                            <w:b/>
                            <w:sz w:val="16"/>
                            <w:szCs w:val="16"/>
                          </w:rPr>
                          <w:t>Frequency</w:t>
                        </w:r>
                      </w:p>
                    </w:tc>
                    <w:tc>
                      <w:tcPr>
                        <w:tcW w:w="704" w:type="pct"/>
                        <w:vAlign w:val="center"/>
                      </w:tcPr>
                      <w:p w14:paraId="54BF892C" w14:textId="77777777" w:rsidR="002A6B63" w:rsidRPr="001D5EA3" w:rsidRDefault="002A6B63" w:rsidP="00720B2C">
                        <w:pPr>
                          <w:suppressOverlap/>
                          <w:jc w:val="right"/>
                          <w:rPr>
                            <w:b/>
                            <w:sz w:val="16"/>
                            <w:szCs w:val="16"/>
                          </w:rPr>
                        </w:pPr>
                        <w:r w:rsidRPr="001D5EA3">
                          <w:rPr>
                            <w:b/>
                            <w:sz w:val="16"/>
                            <w:szCs w:val="16"/>
                          </w:rPr>
                          <w:t>Ratio</w:t>
                        </w:r>
                      </w:p>
                    </w:tc>
                  </w:tr>
                  <w:tr w:rsidR="002A6B63" w:rsidRPr="001D5EA3" w14:paraId="0DE6D8F4" w14:textId="77777777" w:rsidTr="00BF6E1D">
                    <w:trPr>
                      <w:trHeight w:val="190"/>
                      <w:jc w:val="center"/>
                    </w:trPr>
                    <w:tc>
                      <w:tcPr>
                        <w:tcW w:w="807" w:type="pct"/>
                      </w:tcPr>
                      <w:p w14:paraId="7D731AD2" w14:textId="77777777" w:rsidR="002A6B63" w:rsidRPr="001D5EA3" w:rsidRDefault="002A6B63"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2A6B63" w:rsidRPr="001D5EA3" w:rsidRDefault="002A6B63"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2A6B63" w:rsidRPr="001D5EA3" w:rsidRDefault="002A6B63"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2A6B63" w:rsidRPr="001D5EA3" w:rsidRDefault="002A6B63"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2A6B63" w:rsidRPr="001D5EA3" w:rsidRDefault="002A6B63"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2A6B63" w:rsidRPr="001D5EA3" w:rsidRDefault="002A6B63"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2A6B63" w:rsidRPr="001D5EA3" w:rsidRDefault="002A6B63" w:rsidP="00C94BAE">
                        <w:pPr>
                          <w:jc w:val="right"/>
                          <w:rPr>
                            <w:sz w:val="16"/>
                            <w:szCs w:val="16"/>
                          </w:rPr>
                        </w:pPr>
                        <w:r w:rsidRPr="001D5EA3">
                          <w:rPr>
                            <w:rFonts w:eastAsia="Times New Roman"/>
                            <w:color w:val="000000"/>
                            <w:sz w:val="16"/>
                            <w:szCs w:val="16"/>
                          </w:rPr>
                          <w:t>13%</w:t>
                        </w:r>
                      </w:p>
                    </w:tc>
                  </w:tr>
                  <w:tr w:rsidR="002A6B63" w:rsidRPr="001D5EA3" w14:paraId="5B64C042" w14:textId="77777777" w:rsidTr="00BF6E1D">
                    <w:trPr>
                      <w:trHeight w:val="210"/>
                      <w:jc w:val="center"/>
                    </w:trPr>
                    <w:tc>
                      <w:tcPr>
                        <w:tcW w:w="807" w:type="pct"/>
                      </w:tcPr>
                      <w:p w14:paraId="6C1DC39B" w14:textId="77777777" w:rsidR="002A6B63" w:rsidRPr="001D5EA3" w:rsidRDefault="002A6B63"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2A6B63" w:rsidRPr="001D5EA3" w:rsidRDefault="002A6B63"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2A6B63" w:rsidRPr="001D5EA3" w:rsidRDefault="002A6B63"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2A6B63" w:rsidRPr="001D5EA3" w:rsidRDefault="002A6B63"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2A6B63" w:rsidRPr="001D5EA3" w:rsidRDefault="002A6B63"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2A6B63" w:rsidRPr="001D5EA3" w:rsidRDefault="002A6B63"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2A6B63" w:rsidRPr="001D5EA3" w:rsidRDefault="002A6B63" w:rsidP="00C94BAE">
                        <w:pPr>
                          <w:jc w:val="right"/>
                          <w:rPr>
                            <w:sz w:val="16"/>
                            <w:szCs w:val="16"/>
                          </w:rPr>
                        </w:pPr>
                        <w:r w:rsidRPr="001D5EA3">
                          <w:rPr>
                            <w:rFonts w:eastAsia="Times New Roman"/>
                            <w:color w:val="000000"/>
                            <w:sz w:val="16"/>
                            <w:szCs w:val="16"/>
                          </w:rPr>
                          <w:t>45%</w:t>
                        </w:r>
                      </w:p>
                    </w:tc>
                  </w:tr>
                  <w:tr w:rsidR="002A6B63" w:rsidRPr="001D5EA3" w14:paraId="199F3F46" w14:textId="77777777" w:rsidTr="00BF6E1D">
                    <w:trPr>
                      <w:trHeight w:val="210"/>
                      <w:jc w:val="center"/>
                    </w:trPr>
                    <w:tc>
                      <w:tcPr>
                        <w:tcW w:w="807" w:type="pct"/>
                      </w:tcPr>
                      <w:p w14:paraId="43307A85" w14:textId="77777777" w:rsidR="002A6B63" w:rsidRPr="001D5EA3" w:rsidRDefault="002A6B63"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2A6B63" w:rsidRPr="001D5EA3" w:rsidRDefault="002A6B63"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2A6B63" w:rsidRPr="001D5EA3" w:rsidRDefault="002A6B63"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2A6B63" w:rsidRPr="001D5EA3" w:rsidRDefault="002A6B63"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2A6B63" w:rsidRPr="001D5EA3" w:rsidRDefault="002A6B63"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2A6B63" w:rsidRPr="001D5EA3" w:rsidRDefault="002A6B63"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2A6B63" w:rsidRPr="001D5EA3" w:rsidRDefault="002A6B63" w:rsidP="00C94BAE">
                        <w:pPr>
                          <w:jc w:val="right"/>
                          <w:rPr>
                            <w:sz w:val="16"/>
                            <w:szCs w:val="16"/>
                          </w:rPr>
                        </w:pPr>
                        <w:r w:rsidRPr="001D5EA3">
                          <w:rPr>
                            <w:rFonts w:eastAsia="Times New Roman"/>
                            <w:color w:val="000000"/>
                            <w:sz w:val="16"/>
                            <w:szCs w:val="16"/>
                          </w:rPr>
                          <w:t>15%</w:t>
                        </w:r>
                      </w:p>
                    </w:tc>
                  </w:tr>
                  <w:tr w:rsidR="002A6B63" w:rsidRPr="001D5EA3" w14:paraId="2AEFD5A2" w14:textId="77777777" w:rsidTr="00BF6E1D">
                    <w:trPr>
                      <w:trHeight w:val="210"/>
                      <w:jc w:val="center"/>
                    </w:trPr>
                    <w:tc>
                      <w:tcPr>
                        <w:tcW w:w="807" w:type="pct"/>
                      </w:tcPr>
                      <w:p w14:paraId="0D4B1BB4" w14:textId="77777777" w:rsidR="002A6B63" w:rsidRPr="001D5EA3" w:rsidRDefault="002A6B63"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2A6B63" w:rsidRPr="001D5EA3" w:rsidRDefault="002A6B63"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2A6B63" w:rsidRPr="001D5EA3" w:rsidRDefault="002A6B63"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2A6B63" w:rsidRPr="001D5EA3" w:rsidRDefault="002A6B63"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2A6B63" w:rsidRPr="001D5EA3" w:rsidRDefault="002A6B63"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2A6B63" w:rsidRPr="001D5EA3" w:rsidRDefault="002A6B63"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2A6B63" w:rsidRPr="001D5EA3" w:rsidRDefault="002A6B63" w:rsidP="00C94BAE">
                        <w:pPr>
                          <w:jc w:val="right"/>
                          <w:rPr>
                            <w:sz w:val="16"/>
                            <w:szCs w:val="16"/>
                          </w:rPr>
                        </w:pPr>
                        <w:r w:rsidRPr="001D5EA3">
                          <w:rPr>
                            <w:rFonts w:eastAsia="Times New Roman"/>
                            <w:color w:val="000000"/>
                            <w:sz w:val="16"/>
                            <w:szCs w:val="16"/>
                          </w:rPr>
                          <w:t>6%</w:t>
                        </w:r>
                      </w:p>
                    </w:tc>
                  </w:tr>
                  <w:tr w:rsidR="002A6B63" w:rsidRPr="001D5EA3" w14:paraId="7BBDF665" w14:textId="77777777" w:rsidTr="00BF6E1D">
                    <w:trPr>
                      <w:trHeight w:val="210"/>
                      <w:jc w:val="center"/>
                    </w:trPr>
                    <w:tc>
                      <w:tcPr>
                        <w:tcW w:w="807" w:type="pct"/>
                      </w:tcPr>
                      <w:p w14:paraId="4DE374E1" w14:textId="77777777" w:rsidR="002A6B63" w:rsidRPr="001D5EA3" w:rsidRDefault="002A6B63"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2A6B63" w:rsidRPr="001D5EA3" w:rsidRDefault="002A6B63"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2A6B63" w:rsidRPr="001D5EA3" w:rsidRDefault="002A6B63"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2A6B63" w:rsidRPr="001D5EA3" w:rsidRDefault="002A6B63"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2A6B63" w:rsidRPr="001D5EA3" w:rsidRDefault="002A6B63"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2A6B63" w:rsidRPr="001D5EA3" w:rsidRDefault="002A6B63"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2A6B63" w:rsidRPr="001D5EA3" w:rsidRDefault="002A6B63" w:rsidP="00C94BAE">
                        <w:pPr>
                          <w:jc w:val="right"/>
                          <w:rPr>
                            <w:sz w:val="16"/>
                            <w:szCs w:val="16"/>
                          </w:rPr>
                        </w:pPr>
                        <w:r w:rsidRPr="001D5EA3">
                          <w:rPr>
                            <w:rFonts w:eastAsia="Times New Roman"/>
                            <w:color w:val="000000"/>
                            <w:sz w:val="16"/>
                            <w:szCs w:val="16"/>
                          </w:rPr>
                          <w:t>21%</w:t>
                        </w:r>
                      </w:p>
                    </w:tc>
                  </w:tr>
                </w:tbl>
                <w:p w14:paraId="41A288E9" w14:textId="12E3D3B8" w:rsidR="002A6B63" w:rsidRPr="001D5EA3" w:rsidRDefault="002A6B63"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2A6B63" w:rsidRPr="00B57EB1" w:rsidRDefault="002A6B63"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7452F2"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2A6B63" w:rsidRPr="00B57EB1" w14:paraId="2136BF2F" w14:textId="77777777" w:rsidTr="00BF6E1D">
                    <w:trPr>
                      <w:trHeight w:val="56"/>
                      <w:jc w:val="center"/>
                    </w:trPr>
                    <w:tc>
                      <w:tcPr>
                        <w:tcW w:w="807" w:type="pct"/>
                      </w:tcPr>
                      <w:p w14:paraId="068B486C" w14:textId="77777777" w:rsidR="002A6B63" w:rsidRPr="00B57EB1" w:rsidRDefault="002A6B63" w:rsidP="00A1233D">
                        <w:pPr>
                          <w:spacing w:before="20" w:after="20"/>
                          <w:suppressOverlap/>
                          <w:jc w:val="left"/>
                          <w:rPr>
                            <w:b/>
                            <w:sz w:val="16"/>
                            <w:szCs w:val="16"/>
                          </w:rPr>
                        </w:pPr>
                      </w:p>
                    </w:tc>
                    <w:tc>
                      <w:tcPr>
                        <w:tcW w:w="1397" w:type="pct"/>
                        <w:gridSpan w:val="2"/>
                      </w:tcPr>
                      <w:p w14:paraId="34B8E6DA" w14:textId="77777777" w:rsidR="002A6B63" w:rsidRPr="00B57EB1" w:rsidRDefault="002A6B63"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2A6B63" w:rsidRPr="00B57EB1" w:rsidRDefault="002A6B63"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2A6B63" w:rsidRPr="00B57EB1" w:rsidRDefault="002A6B63" w:rsidP="00A1233D">
                        <w:pPr>
                          <w:spacing w:before="20" w:after="20"/>
                          <w:suppressOverlap/>
                          <w:rPr>
                            <w:b/>
                            <w:sz w:val="16"/>
                            <w:szCs w:val="16"/>
                          </w:rPr>
                        </w:pPr>
                        <w:r w:rsidRPr="00B57EB1">
                          <w:rPr>
                            <w:b/>
                            <w:sz w:val="16"/>
                            <w:szCs w:val="16"/>
                          </w:rPr>
                          <w:t>Number of Hunks</w:t>
                        </w:r>
                      </w:p>
                    </w:tc>
                  </w:tr>
                  <w:tr w:rsidR="002A6B63" w:rsidRPr="00B57EB1" w14:paraId="398FDE77" w14:textId="77777777" w:rsidTr="007D30ED">
                    <w:trPr>
                      <w:trHeight w:val="190"/>
                      <w:jc w:val="center"/>
                    </w:trPr>
                    <w:tc>
                      <w:tcPr>
                        <w:tcW w:w="807" w:type="pct"/>
                      </w:tcPr>
                      <w:p w14:paraId="4C51400C" w14:textId="77777777" w:rsidR="002A6B63" w:rsidRPr="00B57EB1" w:rsidRDefault="002A6B63"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2A6B63" w:rsidRPr="00B57EB1" w:rsidRDefault="002A6B63"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2A6B63" w:rsidRPr="00B57EB1" w:rsidRDefault="002A6B63"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2A6B63" w:rsidRPr="00B57EB1" w:rsidRDefault="002A6B63" w:rsidP="007D30ED">
                        <w:pPr>
                          <w:suppressOverlap/>
                          <w:jc w:val="right"/>
                          <w:rPr>
                            <w:b/>
                            <w:sz w:val="16"/>
                            <w:szCs w:val="16"/>
                          </w:rPr>
                        </w:pPr>
                        <w:r w:rsidRPr="00C94BAE">
                          <w:rPr>
                            <w:b/>
                            <w:sz w:val="16"/>
                            <w:szCs w:val="16"/>
                          </w:rPr>
                          <w:t>Frequency</w:t>
                        </w:r>
                      </w:p>
                    </w:tc>
                    <w:tc>
                      <w:tcPr>
                        <w:tcW w:w="700" w:type="pct"/>
                        <w:vAlign w:val="center"/>
                      </w:tcPr>
                      <w:p w14:paraId="03405DE2" w14:textId="77777777" w:rsidR="002A6B63" w:rsidRPr="00B57EB1" w:rsidRDefault="002A6B63" w:rsidP="007D30ED">
                        <w:pPr>
                          <w:suppressOverlap/>
                          <w:jc w:val="right"/>
                          <w:rPr>
                            <w:b/>
                            <w:sz w:val="16"/>
                            <w:szCs w:val="16"/>
                          </w:rPr>
                        </w:pPr>
                        <w:r w:rsidRPr="00B57EB1">
                          <w:rPr>
                            <w:b/>
                            <w:sz w:val="16"/>
                            <w:szCs w:val="16"/>
                          </w:rPr>
                          <w:t>Ratio</w:t>
                        </w:r>
                      </w:p>
                    </w:tc>
                    <w:tc>
                      <w:tcPr>
                        <w:tcW w:w="696" w:type="pct"/>
                        <w:vAlign w:val="center"/>
                      </w:tcPr>
                      <w:p w14:paraId="5A162DD1" w14:textId="7475D02B" w:rsidR="002A6B63" w:rsidRPr="00B57EB1" w:rsidRDefault="002A6B63" w:rsidP="007D30ED">
                        <w:pPr>
                          <w:suppressOverlap/>
                          <w:jc w:val="right"/>
                          <w:rPr>
                            <w:b/>
                            <w:sz w:val="16"/>
                            <w:szCs w:val="16"/>
                          </w:rPr>
                        </w:pPr>
                        <w:r w:rsidRPr="00C94BAE">
                          <w:rPr>
                            <w:b/>
                            <w:sz w:val="16"/>
                            <w:szCs w:val="16"/>
                          </w:rPr>
                          <w:t>Frequency</w:t>
                        </w:r>
                      </w:p>
                    </w:tc>
                    <w:tc>
                      <w:tcPr>
                        <w:tcW w:w="704" w:type="pct"/>
                        <w:vAlign w:val="center"/>
                      </w:tcPr>
                      <w:p w14:paraId="1FE89B05" w14:textId="77777777" w:rsidR="002A6B63" w:rsidRPr="00B57EB1" w:rsidRDefault="002A6B63" w:rsidP="007D30ED">
                        <w:pPr>
                          <w:suppressOverlap/>
                          <w:jc w:val="right"/>
                          <w:rPr>
                            <w:b/>
                            <w:sz w:val="16"/>
                            <w:szCs w:val="16"/>
                          </w:rPr>
                        </w:pPr>
                        <w:r w:rsidRPr="00B57EB1">
                          <w:rPr>
                            <w:b/>
                            <w:sz w:val="16"/>
                            <w:szCs w:val="16"/>
                          </w:rPr>
                          <w:t>Ratio</w:t>
                        </w:r>
                      </w:p>
                    </w:tc>
                  </w:tr>
                  <w:tr w:rsidR="002A6B63" w:rsidRPr="00B57EB1" w14:paraId="601C387B" w14:textId="77777777" w:rsidTr="00BF6E1D">
                    <w:trPr>
                      <w:trHeight w:val="190"/>
                      <w:jc w:val="center"/>
                    </w:trPr>
                    <w:tc>
                      <w:tcPr>
                        <w:tcW w:w="807" w:type="pct"/>
                      </w:tcPr>
                      <w:p w14:paraId="5F56584A" w14:textId="77777777" w:rsidR="002A6B63" w:rsidRPr="00B57EB1" w:rsidRDefault="002A6B63"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2A6B63" w:rsidRPr="00B57EB1" w:rsidRDefault="002A6B63"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2A6B63" w:rsidRPr="00B57EB1" w:rsidRDefault="002A6B63"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2A6B63" w:rsidRPr="00B57EB1" w:rsidRDefault="002A6B63"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2A6B63" w:rsidRPr="00B57EB1" w:rsidRDefault="002A6B63"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2A6B63" w:rsidRPr="00B57EB1" w:rsidRDefault="002A6B63"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2A6B63" w:rsidRPr="00B57EB1" w:rsidRDefault="002A6B63" w:rsidP="00C94BAE">
                        <w:pPr>
                          <w:jc w:val="right"/>
                          <w:rPr>
                            <w:sz w:val="16"/>
                            <w:szCs w:val="16"/>
                          </w:rPr>
                        </w:pPr>
                        <w:r w:rsidRPr="00B57EB1">
                          <w:rPr>
                            <w:rFonts w:eastAsia="Times New Roman"/>
                            <w:color w:val="000000"/>
                            <w:sz w:val="16"/>
                            <w:szCs w:val="16"/>
                          </w:rPr>
                          <w:t>32%</w:t>
                        </w:r>
                      </w:p>
                    </w:tc>
                  </w:tr>
                  <w:tr w:rsidR="002A6B63" w:rsidRPr="00B57EB1" w14:paraId="1A711A0E" w14:textId="77777777" w:rsidTr="00BF6E1D">
                    <w:trPr>
                      <w:trHeight w:val="210"/>
                      <w:jc w:val="center"/>
                    </w:trPr>
                    <w:tc>
                      <w:tcPr>
                        <w:tcW w:w="807" w:type="pct"/>
                      </w:tcPr>
                      <w:p w14:paraId="35AFBD99" w14:textId="77777777" w:rsidR="002A6B63" w:rsidRPr="00B57EB1" w:rsidRDefault="002A6B63"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2A6B63" w:rsidRPr="00B57EB1" w:rsidRDefault="002A6B63"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2A6B63" w:rsidRPr="00B57EB1" w:rsidRDefault="002A6B63"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2A6B63" w:rsidRPr="00B57EB1" w:rsidRDefault="002A6B63"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2A6B63" w:rsidRPr="00B57EB1" w:rsidRDefault="002A6B63"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2A6B63" w:rsidRPr="00B57EB1" w:rsidRDefault="002A6B63"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2A6B63" w:rsidRPr="00B57EB1" w:rsidRDefault="002A6B63" w:rsidP="00C94BAE">
                        <w:pPr>
                          <w:jc w:val="right"/>
                          <w:rPr>
                            <w:sz w:val="16"/>
                            <w:szCs w:val="16"/>
                          </w:rPr>
                        </w:pPr>
                        <w:r w:rsidRPr="00B57EB1">
                          <w:rPr>
                            <w:rFonts w:eastAsia="Times New Roman"/>
                            <w:color w:val="000000"/>
                            <w:sz w:val="16"/>
                            <w:szCs w:val="16"/>
                          </w:rPr>
                          <w:t>47%</w:t>
                        </w:r>
                      </w:p>
                    </w:tc>
                  </w:tr>
                  <w:tr w:rsidR="002A6B63" w:rsidRPr="00B57EB1" w14:paraId="513BAD3A" w14:textId="77777777" w:rsidTr="00BF6E1D">
                    <w:trPr>
                      <w:trHeight w:val="210"/>
                      <w:jc w:val="center"/>
                    </w:trPr>
                    <w:tc>
                      <w:tcPr>
                        <w:tcW w:w="807" w:type="pct"/>
                      </w:tcPr>
                      <w:p w14:paraId="000141B7" w14:textId="77777777" w:rsidR="002A6B63" w:rsidRPr="00B57EB1" w:rsidRDefault="002A6B63"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2A6B63" w:rsidRPr="00B57EB1" w:rsidRDefault="002A6B63"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2A6B63" w:rsidRPr="00B57EB1" w:rsidRDefault="002A6B63"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2A6B63" w:rsidRPr="00B57EB1" w:rsidRDefault="002A6B63"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2A6B63" w:rsidRPr="00B57EB1" w:rsidRDefault="002A6B63"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2A6B63" w:rsidRPr="00B57EB1" w:rsidRDefault="002A6B63"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2A6B63" w:rsidRPr="00B57EB1" w:rsidRDefault="002A6B63" w:rsidP="00C94BAE">
                        <w:pPr>
                          <w:jc w:val="right"/>
                          <w:rPr>
                            <w:sz w:val="16"/>
                            <w:szCs w:val="16"/>
                          </w:rPr>
                        </w:pPr>
                        <w:r w:rsidRPr="00B57EB1">
                          <w:rPr>
                            <w:rFonts w:eastAsia="Times New Roman"/>
                            <w:color w:val="000000"/>
                            <w:sz w:val="16"/>
                            <w:szCs w:val="16"/>
                          </w:rPr>
                          <w:t>8%</w:t>
                        </w:r>
                      </w:p>
                    </w:tc>
                  </w:tr>
                  <w:tr w:rsidR="002A6B63" w:rsidRPr="00B57EB1" w14:paraId="5986E183" w14:textId="77777777" w:rsidTr="00BF6E1D">
                    <w:trPr>
                      <w:trHeight w:val="210"/>
                      <w:jc w:val="center"/>
                    </w:trPr>
                    <w:tc>
                      <w:tcPr>
                        <w:tcW w:w="807" w:type="pct"/>
                      </w:tcPr>
                      <w:p w14:paraId="79717298" w14:textId="77777777" w:rsidR="002A6B63" w:rsidRPr="00B57EB1" w:rsidRDefault="002A6B63"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2A6B63" w:rsidRPr="00B57EB1" w:rsidRDefault="002A6B63"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2A6B63" w:rsidRPr="00B57EB1" w:rsidRDefault="002A6B63"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2A6B63" w:rsidRPr="00B57EB1" w:rsidRDefault="002A6B63"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2A6B63" w:rsidRPr="00B57EB1" w:rsidRDefault="002A6B63"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2A6B63" w:rsidRPr="00B57EB1" w:rsidRDefault="002A6B63"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2A6B63" w:rsidRPr="00B57EB1" w:rsidRDefault="002A6B63" w:rsidP="00C94BAE">
                        <w:pPr>
                          <w:jc w:val="right"/>
                          <w:rPr>
                            <w:sz w:val="16"/>
                            <w:szCs w:val="16"/>
                          </w:rPr>
                        </w:pPr>
                        <w:r w:rsidRPr="00B57EB1">
                          <w:rPr>
                            <w:rFonts w:eastAsia="Times New Roman"/>
                            <w:color w:val="000000"/>
                            <w:sz w:val="16"/>
                            <w:szCs w:val="16"/>
                          </w:rPr>
                          <w:t>3%</w:t>
                        </w:r>
                      </w:p>
                    </w:tc>
                  </w:tr>
                  <w:tr w:rsidR="002A6B63" w:rsidRPr="00B57EB1" w14:paraId="7E5D92DD" w14:textId="77777777" w:rsidTr="00BF6E1D">
                    <w:trPr>
                      <w:trHeight w:val="210"/>
                      <w:jc w:val="center"/>
                    </w:trPr>
                    <w:tc>
                      <w:tcPr>
                        <w:tcW w:w="807" w:type="pct"/>
                      </w:tcPr>
                      <w:p w14:paraId="26863403" w14:textId="77777777" w:rsidR="002A6B63" w:rsidRPr="00B57EB1" w:rsidRDefault="002A6B63"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2A6B63" w:rsidRPr="00B57EB1" w:rsidRDefault="002A6B63"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2A6B63" w:rsidRPr="00B57EB1" w:rsidRDefault="002A6B63"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2A6B63" w:rsidRPr="00B57EB1" w:rsidRDefault="002A6B63"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2A6B63" w:rsidRPr="00B57EB1" w:rsidRDefault="002A6B63"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2A6B63" w:rsidRPr="00B57EB1" w:rsidRDefault="002A6B63"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2A6B63" w:rsidRPr="00B57EB1" w:rsidRDefault="002A6B63" w:rsidP="00C94BAE">
                        <w:pPr>
                          <w:jc w:val="right"/>
                          <w:rPr>
                            <w:sz w:val="16"/>
                            <w:szCs w:val="16"/>
                          </w:rPr>
                        </w:pPr>
                        <w:r w:rsidRPr="00B57EB1">
                          <w:rPr>
                            <w:rFonts w:eastAsia="Times New Roman"/>
                            <w:color w:val="000000"/>
                            <w:sz w:val="16"/>
                            <w:szCs w:val="16"/>
                          </w:rPr>
                          <w:t>11%</w:t>
                        </w:r>
                      </w:p>
                    </w:tc>
                  </w:tr>
                </w:tbl>
                <w:p w14:paraId="66D836F2" w14:textId="0FD5DC8D" w:rsidR="002A6B63" w:rsidRPr="001D5EA3" w:rsidRDefault="002A6B63"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2A6B63" w:rsidRPr="001D5EA3" w:rsidRDefault="002A6B63"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 xml:space="preserve">projects, which were originally developed </w:t>
      </w:r>
      <w:r w:rsidR="00F021CF">
        <w:lastRenderedPageBreak/>
        <w:t>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 xml:space="preserve">large. The correlation </w:t>
      </w:r>
      <w:r w:rsidRPr="008972DA">
        <w:lastRenderedPageBreak/>
        <w:t>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2A6B63" w:rsidRDefault="002A6B63" w:rsidP="00D36AB5">
      <w:r>
        <w:separator/>
      </w:r>
    </w:p>
  </w:endnote>
  <w:endnote w:type="continuationSeparator" w:id="0">
    <w:p w14:paraId="7AB3BFF6" w14:textId="77777777" w:rsidR="002A6B63" w:rsidRDefault="002A6B63"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2A6B63" w:rsidRDefault="002A6B63" w:rsidP="00D36AB5">
      <w:pPr>
        <w:jc w:val="left"/>
      </w:pPr>
      <w:r>
        <w:separator/>
      </w:r>
    </w:p>
  </w:footnote>
  <w:footnote w:type="continuationSeparator" w:id="0">
    <w:p w14:paraId="28CE726F" w14:textId="77777777" w:rsidR="002A6B63" w:rsidRDefault="002A6B63" w:rsidP="00D36AB5">
      <w:r>
        <w:continuationSeparator/>
      </w:r>
    </w:p>
  </w:footnote>
  <w:footnote w:id="1">
    <w:p w14:paraId="54FF7F96" w14:textId="719BEE56" w:rsidR="002A6B63" w:rsidRDefault="002A6B63" w:rsidP="002E0BD9">
      <w:pPr>
        <w:pStyle w:val="FootnoteText"/>
        <w:jc w:val="left"/>
      </w:pPr>
      <w:r>
        <w:rPr>
          <w:rStyle w:val="FootnoteReference"/>
        </w:rPr>
        <w:footnoteRef/>
      </w:r>
      <w:r>
        <w:t xml:space="preserve"> </w:t>
      </w:r>
      <w:r w:rsidRPr="002E0BD9">
        <w:t>http://libgit2.github.com</w:t>
      </w:r>
    </w:p>
  </w:footnote>
  <w:footnote w:id="2">
    <w:p w14:paraId="64E1B4A2" w14:textId="0708903E" w:rsidR="002A6B63" w:rsidRDefault="002A6B63" w:rsidP="00D36AB5">
      <w:pPr>
        <w:pStyle w:val="FootnoteText"/>
        <w:jc w:val="left"/>
      </w:pPr>
      <w:r>
        <w:rPr>
          <w:rStyle w:val="FootnoteReference"/>
        </w:rPr>
        <w:footnoteRef/>
      </w:r>
      <w:r>
        <w:t xml:space="preserve"> </w:t>
      </w:r>
      <w:r w:rsidRPr="00D36AB5">
        <w:t>http://www.pygit2.org</w:t>
      </w:r>
    </w:p>
  </w:footnote>
  <w:footnote w:id="3">
    <w:p w14:paraId="579D5A49" w14:textId="1A2C6021" w:rsidR="002A6B63" w:rsidRDefault="002A6B63" w:rsidP="00D36AB5">
      <w:pPr>
        <w:pStyle w:val="FootnoteText"/>
        <w:jc w:val="left"/>
      </w:pPr>
      <w:r>
        <w:rPr>
          <w:rStyle w:val="FootnoteReference"/>
        </w:rPr>
        <w:footnoteRef/>
      </w:r>
      <w:r>
        <w:t xml:space="preserve"> </w:t>
      </w:r>
      <w:r w:rsidRPr="00D36AB5">
        <w:t>http://www.ohloh.net</w:t>
      </w:r>
    </w:p>
  </w:footnote>
  <w:footnote w:id="4">
    <w:p w14:paraId="4BBF5299" w14:textId="109F9DB8" w:rsidR="002A6B63" w:rsidRDefault="002A6B63" w:rsidP="00D36AB5">
      <w:pPr>
        <w:pStyle w:val="FootnoteText"/>
        <w:jc w:val="left"/>
      </w:pPr>
      <w:r>
        <w:rPr>
          <w:rStyle w:val="FootnoteReference"/>
        </w:rPr>
        <w:footnoteRef/>
      </w:r>
      <w:r>
        <w:t xml:space="preserve"> </w:t>
      </w:r>
      <w:r w:rsidRPr="00D36AB5">
        <w:t>https://github.com</w:t>
      </w:r>
    </w:p>
  </w:footnote>
  <w:footnote w:id="5">
    <w:p w14:paraId="05BDFFE4" w14:textId="597D0948" w:rsidR="002A6B63" w:rsidRDefault="002A6B63" w:rsidP="00D36AB5">
      <w:pPr>
        <w:pStyle w:val="FootnoteText"/>
        <w:jc w:val="left"/>
      </w:pPr>
      <w:r>
        <w:rPr>
          <w:rStyle w:val="FootnoteReference"/>
        </w:rPr>
        <w:footnoteRef/>
      </w:r>
      <w:r>
        <w:t xml:space="preserve"> </w:t>
      </w:r>
      <w:r w:rsidRPr="00D36AB5">
        <w:t>https://bitbucket.org</w:t>
      </w:r>
    </w:p>
  </w:footnote>
  <w:footnote w:id="6">
    <w:p w14:paraId="77A4BFD7" w14:textId="15D8D5EC" w:rsidR="002A6B63" w:rsidRDefault="002A6B63" w:rsidP="00D36AB5">
      <w:pPr>
        <w:pStyle w:val="FootnoteText"/>
        <w:jc w:val="left"/>
      </w:pPr>
      <w:r>
        <w:rPr>
          <w:rStyle w:val="FootnoteReference"/>
        </w:rPr>
        <w:footnoteRef/>
      </w:r>
      <w:r>
        <w:t xml:space="preserve"> </w:t>
      </w:r>
      <w:r w:rsidRPr="00D36AB5">
        <w:t>https://gitorious.org</w:t>
      </w:r>
    </w:p>
  </w:footnote>
  <w:footnote w:id="7">
    <w:p w14:paraId="4E3BC87C" w14:textId="2ABD8012" w:rsidR="002A6B63" w:rsidRDefault="002A6B63" w:rsidP="00D36AB5">
      <w:pPr>
        <w:pStyle w:val="FootnoteText"/>
        <w:jc w:val="left"/>
      </w:pPr>
      <w:r>
        <w:rPr>
          <w:rStyle w:val="FootnoteReference"/>
        </w:rPr>
        <w:footnoteRef/>
      </w:r>
      <w:r>
        <w:t xml:space="preserve"> </w:t>
      </w:r>
      <w:r w:rsidRPr="00D36AB5">
        <w:t>http://cloc.sourceforge.net/</w:t>
      </w:r>
    </w:p>
  </w:footnote>
  <w:footnote w:id="8">
    <w:p w14:paraId="4C735DFB" w14:textId="4BB12E72" w:rsidR="002A6B63" w:rsidRDefault="002A6B63"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30F6"/>
    <w:rsid w:val="00927A2F"/>
    <w:rsid w:val="009303D9"/>
    <w:rsid w:val="00933C64"/>
    <w:rsid w:val="009639D2"/>
    <w:rsid w:val="009657CC"/>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0519424"/>
        <c:axId val="58279040"/>
      </c:barChart>
      <c:catAx>
        <c:axId val="50519424"/>
        <c:scaling>
          <c:orientation val="minMax"/>
        </c:scaling>
        <c:delete val="0"/>
        <c:axPos val="b"/>
        <c:majorTickMark val="out"/>
        <c:minorTickMark val="none"/>
        <c:tickLblPos val="nextTo"/>
        <c:spPr>
          <a:ln w="9525" cap="sq" cmpd="sng">
            <a:solidFill>
              <a:schemeClr val="tx1"/>
            </a:solidFill>
            <a:bevel/>
          </a:ln>
        </c:spPr>
        <c:crossAx val="58279040"/>
        <c:crosses val="autoZero"/>
        <c:auto val="1"/>
        <c:lblAlgn val="ctr"/>
        <c:lblOffset val="100"/>
        <c:noMultiLvlLbl val="0"/>
      </c:catAx>
      <c:valAx>
        <c:axId val="58279040"/>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0519424"/>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8307328"/>
        <c:axId val="58310016"/>
      </c:barChart>
      <c:catAx>
        <c:axId val="58307328"/>
        <c:scaling>
          <c:orientation val="minMax"/>
        </c:scaling>
        <c:delete val="0"/>
        <c:axPos val="b"/>
        <c:majorTickMark val="out"/>
        <c:minorTickMark val="none"/>
        <c:tickLblPos val="nextTo"/>
        <c:spPr>
          <a:ln w="9525" cap="sq" cmpd="sng">
            <a:solidFill>
              <a:schemeClr val="tx1"/>
            </a:solidFill>
            <a:bevel/>
          </a:ln>
        </c:spPr>
        <c:crossAx val="58310016"/>
        <c:crosses val="autoZero"/>
        <c:auto val="1"/>
        <c:lblAlgn val="ctr"/>
        <c:lblOffset val="100"/>
        <c:noMultiLvlLbl val="0"/>
      </c:catAx>
      <c:valAx>
        <c:axId val="58310016"/>
        <c:scaling>
          <c:orientation val="minMax"/>
        </c:scaling>
        <c:delete val="0"/>
        <c:axPos val="l"/>
        <c:numFmt formatCode="0%" sourceLinked="1"/>
        <c:majorTickMark val="out"/>
        <c:minorTickMark val="none"/>
        <c:tickLblPos val="nextTo"/>
        <c:spPr>
          <a:ln w="9525" cap="sq" cmpd="sng">
            <a:solidFill>
              <a:schemeClr val="tx1"/>
            </a:solidFill>
            <a:bevel/>
          </a:ln>
        </c:spPr>
        <c:crossAx val="58307328"/>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C2ECA3-A53A-4127-9B4A-5A6122241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10</Pages>
  <Words>7569</Words>
  <Characters>68032</Characters>
  <Application>Microsoft Office Word</Application>
  <DocSecurity>0</DocSecurity>
  <Lines>566</Lines>
  <Paragraphs>1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8</cp:revision>
  <cp:lastPrinted>2013-12-13T05:37:00Z</cp:lastPrinted>
  <dcterms:created xsi:type="dcterms:W3CDTF">2013-12-11T09:36:00Z</dcterms:created>
  <dcterms:modified xsi:type="dcterms:W3CDTF">2013-12-13T11:23:00Z</dcterms:modified>
</cp:coreProperties>
</file>